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A9EC8A" w14:textId="053AFB1E" w:rsidR="00E977BD" w:rsidRDefault="00E977BD" w:rsidP="005D3E7D">
      <w:pPr>
        <w:pStyle w:val="Heading1"/>
      </w:pPr>
      <w:r w:rsidRPr="00C67727">
        <w:t>ABSTRACT</w:t>
      </w:r>
    </w:p>
    <w:p w14:paraId="42C06AF7" w14:textId="7CDA0F47" w:rsidR="00552360" w:rsidRDefault="7E69CC61" w:rsidP="00C7219F">
      <w:r>
        <w:t xml:space="preserve">Introduction: </w:t>
      </w:r>
      <w:r w:rsidR="00DD74DE">
        <w:t>M</w:t>
      </w:r>
      <w:r>
        <w:t xml:space="preserve">onitoring vital signs </w:t>
      </w:r>
      <w:r w:rsidR="4AAE18B9">
        <w:t xml:space="preserve">in hospital </w:t>
      </w:r>
      <w:r w:rsidR="00C1577A">
        <w:t xml:space="preserve">is </w:t>
      </w:r>
      <w:r w:rsidR="009E27BC">
        <w:t>an important part of</w:t>
      </w:r>
      <w:r w:rsidR="00C1577A">
        <w:t xml:space="preserve"> </w:t>
      </w:r>
      <w:r>
        <w:t xml:space="preserve">safe patient care. </w:t>
      </w:r>
      <w:proofErr w:type="gramStart"/>
      <w:r>
        <w:t xml:space="preserve">However, there </w:t>
      </w:r>
      <w:r w:rsidR="00D61414">
        <w:t>are</w:t>
      </w:r>
      <w:r>
        <w:t xml:space="preserve"> </w:t>
      </w:r>
      <w:r w:rsidR="00435A12">
        <w:t xml:space="preserve">no </w:t>
      </w:r>
      <w:r w:rsidR="00D61414">
        <w:t xml:space="preserve">robust estimates of the </w:t>
      </w:r>
      <w:r w:rsidR="007179E9">
        <w:t>workload it generates for nursing staff</w:t>
      </w:r>
      <w:r w:rsidR="142E07AF">
        <w:t>.</w:t>
      </w:r>
      <w:proofErr w:type="gramEnd"/>
      <w:r w:rsidR="142E07AF">
        <w:t xml:space="preserve"> This </w:t>
      </w:r>
      <w:r w:rsidR="00DE2AF8">
        <w:t xml:space="preserve">makes it difficult to </w:t>
      </w:r>
      <w:r w:rsidR="00E824DA">
        <w:t>plan</w:t>
      </w:r>
      <w:r w:rsidR="00ED61CB">
        <w:t xml:space="preserve"> </w:t>
      </w:r>
      <w:r w:rsidR="00DD74DE">
        <w:t>a</w:t>
      </w:r>
      <w:r w:rsidR="00DE2AF8">
        <w:t>dequate</w:t>
      </w:r>
      <w:r w:rsidR="00435A12">
        <w:t xml:space="preserve"> staffing </w:t>
      </w:r>
      <w:r w:rsidR="015B1047">
        <w:t>to</w:t>
      </w:r>
      <w:r w:rsidR="00DF1F41">
        <w:t xml:space="preserve"> </w:t>
      </w:r>
      <w:r w:rsidR="00C33918">
        <w:t>ensure</w:t>
      </w:r>
      <w:r w:rsidR="00EE3CE1">
        <w:t xml:space="preserve"> current</w:t>
      </w:r>
      <w:r w:rsidR="00576BB8">
        <w:t xml:space="preserve"> </w:t>
      </w:r>
      <w:r w:rsidR="00EE3CE1">
        <w:t xml:space="preserve">monitoring </w:t>
      </w:r>
      <w:r w:rsidR="00576BB8">
        <w:t>protocols</w:t>
      </w:r>
      <w:r w:rsidR="00C33918">
        <w:t xml:space="preserve"> </w:t>
      </w:r>
      <w:proofErr w:type="gramStart"/>
      <w:r w:rsidR="00C33918">
        <w:t>can be delivered</w:t>
      </w:r>
      <w:proofErr w:type="gramEnd"/>
      <w:r w:rsidR="142E07AF">
        <w:t xml:space="preserve">. </w:t>
      </w:r>
    </w:p>
    <w:p w14:paraId="311B686D" w14:textId="41922AB9" w:rsidR="00552360" w:rsidRDefault="00552360" w:rsidP="00552360">
      <w:r>
        <w:t xml:space="preserve">Objective: </w:t>
      </w:r>
      <w:r w:rsidR="00C53646">
        <w:t>T</w:t>
      </w:r>
      <w:r>
        <w:t xml:space="preserve">o </w:t>
      </w:r>
      <w:r w:rsidR="00EE6BFA">
        <w:t xml:space="preserve">estimate </w:t>
      </w:r>
      <w:r>
        <w:t xml:space="preserve">the time </w:t>
      </w:r>
      <w:r w:rsidR="00C33918">
        <w:t>taken to</w:t>
      </w:r>
      <w:r>
        <w:t xml:space="preserve"> </w:t>
      </w:r>
      <w:r w:rsidR="00EE6BFA">
        <w:t>measur</w:t>
      </w:r>
      <w:r w:rsidR="00C33918">
        <w:t>e</w:t>
      </w:r>
      <w:r w:rsidR="00EE6BFA">
        <w:t xml:space="preserve"> and record </w:t>
      </w:r>
      <w:r w:rsidR="00ED1BC7">
        <w:t xml:space="preserve">one </w:t>
      </w:r>
      <w:r w:rsidR="00EE6BFA">
        <w:t xml:space="preserve">set of </w:t>
      </w:r>
      <w:r>
        <w:t>patient</w:t>
      </w:r>
      <w:r w:rsidR="404C63A7">
        <w:t>'s</w:t>
      </w:r>
      <w:r>
        <w:t xml:space="preserve"> vital signs</w:t>
      </w:r>
      <w:proofErr w:type="gramStart"/>
      <w:r w:rsidR="00F325C2" w:rsidRPr="00772AAE">
        <w:rPr>
          <w:highlight w:val="yellow"/>
        </w:rPr>
        <w:t>;</w:t>
      </w:r>
      <w:proofErr w:type="gramEnd"/>
      <w:r w:rsidR="00F325C2" w:rsidRPr="00772AAE">
        <w:rPr>
          <w:highlight w:val="yellow"/>
        </w:rPr>
        <w:t xml:space="preserve"> and to identify factors associated with </w:t>
      </w:r>
      <w:r w:rsidR="00251676">
        <w:rPr>
          <w:highlight w:val="yellow"/>
        </w:rPr>
        <w:t xml:space="preserve">the time required </w:t>
      </w:r>
      <w:r w:rsidR="00F325C2" w:rsidRPr="00772AAE">
        <w:rPr>
          <w:highlight w:val="yellow"/>
        </w:rPr>
        <w:t>to measure and record one set of patient’s vital signs</w:t>
      </w:r>
      <w:r>
        <w:t>.</w:t>
      </w:r>
    </w:p>
    <w:p w14:paraId="38FAA4F5" w14:textId="7B7A85FD" w:rsidR="00907A59" w:rsidRPr="00012BE3" w:rsidRDefault="00552360" w:rsidP="00552360">
      <w:r>
        <w:t xml:space="preserve">Methods: </w:t>
      </w:r>
      <w:r w:rsidR="00467104">
        <w:t>We undertook a</w:t>
      </w:r>
      <w:r>
        <w:t xml:space="preserve"> time-and-motion study of 16 acute medical</w:t>
      </w:r>
      <w:r w:rsidR="00467104">
        <w:t xml:space="preserve"> or </w:t>
      </w:r>
      <w:r>
        <w:t xml:space="preserve">surgical wards </w:t>
      </w:r>
      <w:r w:rsidR="00F4546B">
        <w:t xml:space="preserve">across </w:t>
      </w:r>
      <w:r>
        <w:t>four hospitals</w:t>
      </w:r>
      <w:r w:rsidR="005950B3">
        <w:t xml:space="preserve"> in England</w:t>
      </w:r>
      <w:r>
        <w:t xml:space="preserve">. Two trained observers </w:t>
      </w:r>
      <w:r w:rsidR="001D7D38">
        <w:t>followed</w:t>
      </w:r>
      <w:r w:rsidR="00E74C47">
        <w:t xml:space="preserve"> </w:t>
      </w:r>
      <w:r w:rsidR="00F30691">
        <w:t xml:space="preserve">a </w:t>
      </w:r>
      <w:r w:rsidR="00E74C47">
        <w:t xml:space="preserve">standard operating procedure </w:t>
      </w:r>
      <w:r w:rsidR="00F30691">
        <w:t xml:space="preserve">to </w:t>
      </w:r>
      <w:r w:rsidR="00510E16">
        <w:t>record</w:t>
      </w:r>
      <w:r w:rsidR="00BB37C5">
        <w:t xml:space="preserve"> </w:t>
      </w:r>
      <w:r w:rsidR="005950B3">
        <w:t xml:space="preserve">the </w:t>
      </w:r>
      <w:r w:rsidR="00E25A48">
        <w:t>time taken to</w:t>
      </w:r>
      <w:r w:rsidR="005950B3">
        <w:t xml:space="preserve"> </w:t>
      </w:r>
      <w:r w:rsidR="00BB37C5">
        <w:t>measure</w:t>
      </w:r>
      <w:r w:rsidR="005950B3">
        <w:t xml:space="preserve"> </w:t>
      </w:r>
      <w:r w:rsidR="001677E6">
        <w:t xml:space="preserve">and </w:t>
      </w:r>
      <w:r w:rsidR="00FD6BA0">
        <w:t>record</w:t>
      </w:r>
      <w:r w:rsidR="001677E6">
        <w:t xml:space="preserve"> vital </w:t>
      </w:r>
      <w:r w:rsidR="001677E6" w:rsidRPr="00772AAE">
        <w:rPr>
          <w:highlight w:val="yellow"/>
        </w:rPr>
        <w:t>sign</w:t>
      </w:r>
      <w:r w:rsidR="005950B3" w:rsidRPr="00772AAE">
        <w:rPr>
          <w:highlight w:val="yellow"/>
        </w:rPr>
        <w:t>s</w:t>
      </w:r>
      <w:r w:rsidR="001677E6" w:rsidRPr="00772AAE">
        <w:rPr>
          <w:highlight w:val="yellow"/>
        </w:rPr>
        <w:t>.</w:t>
      </w:r>
      <w:r w:rsidR="005950B3" w:rsidRPr="00772AAE">
        <w:rPr>
          <w:highlight w:val="yellow"/>
        </w:rPr>
        <w:t xml:space="preserve"> </w:t>
      </w:r>
      <w:r w:rsidR="00247FA0" w:rsidRPr="00772AAE">
        <w:rPr>
          <w:highlight w:val="yellow"/>
        </w:rPr>
        <w:t xml:space="preserve">We </w:t>
      </w:r>
      <w:r w:rsidR="00ED2CC2" w:rsidRPr="00772AAE">
        <w:rPr>
          <w:highlight w:val="yellow"/>
        </w:rPr>
        <w:t>used</w:t>
      </w:r>
      <w:r w:rsidR="00A2162E" w:rsidRPr="00772AAE">
        <w:rPr>
          <w:highlight w:val="yellow"/>
        </w:rPr>
        <w:t xml:space="preserve"> mixed-effects models to </w:t>
      </w:r>
      <w:r w:rsidR="0073021D" w:rsidRPr="00772AAE">
        <w:rPr>
          <w:highlight w:val="yellow"/>
        </w:rPr>
        <w:t xml:space="preserve">estimate </w:t>
      </w:r>
      <w:r w:rsidR="00050834" w:rsidRPr="00772AAE">
        <w:rPr>
          <w:highlight w:val="yellow"/>
        </w:rPr>
        <w:t xml:space="preserve">the </w:t>
      </w:r>
      <w:r w:rsidR="00A2162E" w:rsidRPr="00772AAE">
        <w:rPr>
          <w:highlight w:val="yellow"/>
        </w:rPr>
        <w:t xml:space="preserve">mean </w:t>
      </w:r>
      <w:r w:rsidR="00050834" w:rsidRPr="00772AAE">
        <w:rPr>
          <w:highlight w:val="yellow"/>
        </w:rPr>
        <w:t xml:space="preserve">time </w:t>
      </w:r>
      <w:r w:rsidR="00247FA0" w:rsidRPr="00772AAE">
        <w:rPr>
          <w:highlight w:val="yellow"/>
        </w:rPr>
        <w:t xml:space="preserve">using whole </w:t>
      </w:r>
      <w:r w:rsidR="006323AC" w:rsidRPr="00772AAE">
        <w:rPr>
          <w:highlight w:val="yellow"/>
        </w:rPr>
        <w:t xml:space="preserve">vital signs </w:t>
      </w:r>
      <w:r w:rsidR="00247FA0" w:rsidRPr="00772AAE">
        <w:rPr>
          <w:highlight w:val="yellow"/>
        </w:rPr>
        <w:t>rounds</w:t>
      </w:r>
      <w:r w:rsidR="00425299" w:rsidRPr="00772AAE">
        <w:rPr>
          <w:highlight w:val="yellow"/>
        </w:rPr>
        <w:t>, which</w:t>
      </w:r>
      <w:r w:rsidR="00247FA0" w:rsidRPr="00772AAE">
        <w:rPr>
          <w:highlight w:val="yellow"/>
        </w:rPr>
        <w:t xml:space="preserve"> </w:t>
      </w:r>
      <w:r w:rsidR="00425299" w:rsidRPr="00772AAE">
        <w:rPr>
          <w:highlight w:val="yellow"/>
        </w:rPr>
        <w:t xml:space="preserve">included </w:t>
      </w:r>
      <w:r w:rsidR="007E6637" w:rsidRPr="00772AAE">
        <w:rPr>
          <w:highlight w:val="yellow"/>
        </w:rPr>
        <w:t xml:space="preserve">equipment </w:t>
      </w:r>
      <w:proofErr w:type="gramStart"/>
      <w:r w:rsidR="00247FA0" w:rsidRPr="00772AAE">
        <w:rPr>
          <w:highlight w:val="yellow"/>
        </w:rPr>
        <w:t>preparation</w:t>
      </w:r>
      <w:r w:rsidR="007E6637" w:rsidRPr="00772AAE">
        <w:rPr>
          <w:highlight w:val="yellow"/>
        </w:rPr>
        <w:t>,</w:t>
      </w:r>
      <w:proofErr w:type="gramEnd"/>
      <w:r w:rsidR="00247FA0" w:rsidRPr="00772AAE">
        <w:rPr>
          <w:highlight w:val="yellow"/>
        </w:rPr>
        <w:t xml:space="preserve"> time spent taking </w:t>
      </w:r>
      <w:r w:rsidR="006323AC" w:rsidRPr="00772AAE">
        <w:rPr>
          <w:highlight w:val="yellow"/>
        </w:rPr>
        <w:t xml:space="preserve">vital signs </w:t>
      </w:r>
      <w:r w:rsidR="00247FA0" w:rsidRPr="00772AAE">
        <w:rPr>
          <w:highlight w:val="yellow"/>
        </w:rPr>
        <w:t>at the bedside</w:t>
      </w:r>
      <w:r w:rsidR="007E6637" w:rsidRPr="00772AAE">
        <w:rPr>
          <w:highlight w:val="yellow"/>
        </w:rPr>
        <w:t>, vital signs do</w:t>
      </w:r>
      <w:bookmarkStart w:id="0" w:name="_GoBack"/>
      <w:bookmarkEnd w:id="0"/>
      <w:r w:rsidR="007E6637" w:rsidRPr="00772AAE">
        <w:rPr>
          <w:highlight w:val="yellow"/>
        </w:rPr>
        <w:t>cumentation</w:t>
      </w:r>
      <w:r w:rsidR="006323AC" w:rsidRPr="00772AAE">
        <w:rPr>
          <w:highlight w:val="yellow"/>
        </w:rPr>
        <w:t>,</w:t>
      </w:r>
      <w:r w:rsidR="007E6637" w:rsidRPr="00772AAE">
        <w:rPr>
          <w:highlight w:val="yellow"/>
        </w:rPr>
        <w:t xml:space="preserve"> and equipment storing</w:t>
      </w:r>
      <w:r w:rsidR="00012BE3" w:rsidRPr="00772AAE">
        <w:rPr>
          <w:highlight w:val="yellow"/>
        </w:rPr>
        <w:t>.</w:t>
      </w:r>
      <w:r w:rsidR="00247FA0" w:rsidRPr="00772AAE">
        <w:rPr>
          <w:highlight w:val="yellow"/>
        </w:rPr>
        <w:t xml:space="preserve"> </w:t>
      </w:r>
      <w:r w:rsidR="005950B3" w:rsidRPr="00772AAE">
        <w:rPr>
          <w:highlight w:val="yellow"/>
        </w:rPr>
        <w:t xml:space="preserve">We </w:t>
      </w:r>
      <w:r w:rsidR="00D4431C" w:rsidRPr="00772AAE">
        <w:rPr>
          <w:highlight w:val="yellow"/>
        </w:rPr>
        <w:t>tested</w:t>
      </w:r>
      <w:r w:rsidR="00E6557E" w:rsidRPr="00772AAE">
        <w:rPr>
          <w:highlight w:val="yellow"/>
        </w:rPr>
        <w:t xml:space="preserve"> whe</w:t>
      </w:r>
      <w:r w:rsidR="1CFF282C" w:rsidRPr="00772AAE">
        <w:rPr>
          <w:highlight w:val="yellow"/>
        </w:rPr>
        <w:t>ther</w:t>
      </w:r>
      <w:r w:rsidR="00E6557E" w:rsidRPr="00772AAE">
        <w:rPr>
          <w:highlight w:val="yellow"/>
        </w:rPr>
        <w:t xml:space="preserve"> </w:t>
      </w:r>
      <w:r w:rsidR="0094158C" w:rsidRPr="00772AAE">
        <w:rPr>
          <w:highlight w:val="yellow"/>
        </w:rPr>
        <w:t>our</w:t>
      </w:r>
      <w:r w:rsidR="00E6557E" w:rsidRPr="00772AAE">
        <w:rPr>
          <w:highlight w:val="yellow"/>
        </w:rPr>
        <w:t xml:space="preserve"> estimates </w:t>
      </w:r>
      <w:proofErr w:type="gramStart"/>
      <w:r w:rsidR="00E6557E" w:rsidRPr="00772AAE">
        <w:rPr>
          <w:highlight w:val="yellow"/>
        </w:rPr>
        <w:t xml:space="preserve">were </w:t>
      </w:r>
      <w:r w:rsidR="005950B3" w:rsidRPr="00772AAE">
        <w:rPr>
          <w:highlight w:val="yellow"/>
        </w:rPr>
        <w:t>influence</w:t>
      </w:r>
      <w:r w:rsidR="00E6557E" w:rsidRPr="00772AAE">
        <w:rPr>
          <w:highlight w:val="yellow"/>
        </w:rPr>
        <w:t>d</w:t>
      </w:r>
      <w:proofErr w:type="gramEnd"/>
      <w:r w:rsidR="005950B3" w:rsidRPr="00772AAE">
        <w:rPr>
          <w:highlight w:val="yellow"/>
        </w:rPr>
        <w:t xml:space="preserve"> </w:t>
      </w:r>
      <w:r w:rsidR="00E6557E" w:rsidRPr="00772AAE">
        <w:rPr>
          <w:highlight w:val="yellow"/>
        </w:rPr>
        <w:t>by</w:t>
      </w:r>
      <w:r w:rsidR="005950B3" w:rsidRPr="00772AAE">
        <w:rPr>
          <w:highlight w:val="yellow"/>
        </w:rPr>
        <w:t xml:space="preserve"> nurse, ward and hospital factors.</w:t>
      </w:r>
    </w:p>
    <w:p w14:paraId="54EA3DA3" w14:textId="4845E23F" w:rsidR="00907A59" w:rsidRPr="00012BE3" w:rsidRDefault="00907A59" w:rsidP="6E26542B">
      <w:r>
        <w:t>Results: After excluding non-vital signs related interruptions</w:t>
      </w:r>
      <w:r w:rsidR="45D4FB6E">
        <w:t>,</w:t>
      </w:r>
      <w:r>
        <w:t xml:space="preserve"> dividing the length of </w:t>
      </w:r>
      <w:r w:rsidRPr="00772AAE">
        <w:rPr>
          <w:highlight w:val="yellow"/>
        </w:rPr>
        <w:t>a</w:t>
      </w:r>
      <w:r w:rsidR="00285124" w:rsidRPr="00772AAE">
        <w:rPr>
          <w:highlight w:val="yellow"/>
        </w:rPr>
        <w:t xml:space="preserve"> vital signs</w:t>
      </w:r>
      <w:r w:rsidRPr="00772AAE">
        <w:rPr>
          <w:highlight w:val="yellow"/>
        </w:rPr>
        <w:t xml:space="preserve"> round by the number of </w:t>
      </w:r>
      <w:r w:rsidR="00285124" w:rsidRPr="00772AAE">
        <w:rPr>
          <w:highlight w:val="yellow"/>
        </w:rPr>
        <w:t xml:space="preserve">vital signs assessments </w:t>
      </w:r>
      <w:r w:rsidRPr="00772AAE">
        <w:rPr>
          <w:highlight w:val="yellow"/>
        </w:rPr>
        <w:t xml:space="preserve">in that round yielded an estimated time per </w:t>
      </w:r>
      <w:r w:rsidR="00285124" w:rsidRPr="00772AAE">
        <w:rPr>
          <w:highlight w:val="yellow"/>
        </w:rPr>
        <w:t xml:space="preserve">vital signs </w:t>
      </w:r>
      <w:r w:rsidR="569482E7" w:rsidRPr="00772AAE">
        <w:rPr>
          <w:highlight w:val="yellow"/>
        </w:rPr>
        <w:t>s</w:t>
      </w:r>
      <w:r w:rsidR="569482E7">
        <w:t>et</w:t>
      </w:r>
      <w:r>
        <w:t xml:space="preserve"> of </w:t>
      </w:r>
      <w:r w:rsidR="00425299">
        <w:t xml:space="preserve">5 </w:t>
      </w:r>
      <w:r w:rsidR="00C62895">
        <w:t>minutes</w:t>
      </w:r>
      <w:r w:rsidR="00CE72F6">
        <w:t xml:space="preserve"> and</w:t>
      </w:r>
      <w:r w:rsidR="00425299">
        <w:t xml:space="preserve"> 1</w:t>
      </w:r>
      <w:r>
        <w:t xml:space="preserve"> </w:t>
      </w:r>
      <w:r w:rsidR="00C62895">
        <w:t xml:space="preserve">second </w:t>
      </w:r>
      <w:r w:rsidR="00425299">
        <w:t>(</w:t>
      </w:r>
      <w:r w:rsidR="00C62895">
        <w:t xml:space="preserve">95% </w:t>
      </w:r>
      <w:r w:rsidR="00012BE3">
        <w:t>Confidence Interval</w:t>
      </w:r>
      <w:r w:rsidR="00425299">
        <w:t xml:space="preserve"> (CI)</w:t>
      </w:r>
      <w:r w:rsidR="00012BE3">
        <w:t xml:space="preserve"> = </w:t>
      </w:r>
      <w:r>
        <w:t>4:</w:t>
      </w:r>
      <w:r w:rsidR="00425299">
        <w:t>39</w:t>
      </w:r>
      <w:r>
        <w:t>-5:</w:t>
      </w:r>
      <w:r w:rsidR="00425299">
        <w:t>24)</w:t>
      </w:r>
      <w:r w:rsidR="00C62895">
        <w:t xml:space="preserve">. If interruptions within the round were </w:t>
      </w:r>
      <w:r w:rsidR="00012BE3">
        <w:t>included,</w:t>
      </w:r>
      <w:r w:rsidR="00C62895">
        <w:t xml:space="preserve"> the estimated time was 6:</w:t>
      </w:r>
      <w:r w:rsidR="00425299">
        <w:t>26 (95% CI = 6:01</w:t>
      </w:r>
      <w:r w:rsidR="009E27BC">
        <w:t>-</w:t>
      </w:r>
      <w:r w:rsidR="00425299">
        <w:t>6:50)</w:t>
      </w:r>
      <w:r w:rsidR="00C62895">
        <w:t>. If only time taking each patient</w:t>
      </w:r>
      <w:r w:rsidR="53E2D4B4">
        <w:t>’</w:t>
      </w:r>
      <w:r w:rsidR="00C62895">
        <w:t xml:space="preserve">s </w:t>
      </w:r>
      <w:r w:rsidR="00285124" w:rsidRPr="00772AAE">
        <w:rPr>
          <w:highlight w:val="yellow"/>
        </w:rPr>
        <w:t>vital signs</w:t>
      </w:r>
      <w:r w:rsidR="00285124" w:rsidRPr="00772AAE" w:rsidDel="00285124">
        <w:rPr>
          <w:highlight w:val="yellow"/>
        </w:rPr>
        <w:t xml:space="preserve"> </w:t>
      </w:r>
      <w:r w:rsidR="00C62895">
        <w:t xml:space="preserve"> </w:t>
      </w:r>
      <w:r w:rsidR="00BB247B" w:rsidRPr="006856E7">
        <w:t>at the bedside</w:t>
      </w:r>
      <w:r w:rsidR="00BB247B">
        <w:rPr>
          <w:i/>
        </w:rPr>
        <w:t xml:space="preserve"> </w:t>
      </w:r>
      <w:r w:rsidR="00C62895">
        <w:t xml:space="preserve">was </w:t>
      </w:r>
      <w:r w:rsidR="00012BE3">
        <w:t>considered,</w:t>
      </w:r>
      <w:r w:rsidR="00425299">
        <w:t xml:space="preserve"> after excluding non-vital signs related interruptions</w:t>
      </w:r>
      <w:r w:rsidR="00C62895">
        <w:t xml:space="preserve"> the estimate</w:t>
      </w:r>
      <w:r w:rsidR="00BB247B">
        <w:t>d</w:t>
      </w:r>
      <w:r w:rsidR="00C62895">
        <w:t xml:space="preserve"> time was 3:4</w:t>
      </w:r>
      <w:r w:rsidR="00425299">
        <w:t>5 (95% CI = 3:32</w:t>
      </w:r>
      <w:r w:rsidR="009E27BC">
        <w:t>-</w:t>
      </w:r>
      <w:r w:rsidR="00425299">
        <w:t>3:58)</w:t>
      </w:r>
      <w:r w:rsidR="00C62895">
        <w:t xml:space="preserve">. </w:t>
      </w:r>
      <w:r w:rsidR="029FF556">
        <w:t xml:space="preserve">We found no </w:t>
      </w:r>
      <w:r w:rsidR="007E6256">
        <w:t xml:space="preserve">substantial differences </w:t>
      </w:r>
      <w:r w:rsidR="3599E1E7">
        <w:t>by</w:t>
      </w:r>
      <w:r w:rsidR="007E6256">
        <w:t xml:space="preserve"> h</w:t>
      </w:r>
      <w:r w:rsidR="00C62895">
        <w:t xml:space="preserve">ospital, ward </w:t>
      </w:r>
      <w:r w:rsidR="007E6256">
        <w:t xml:space="preserve">or </w:t>
      </w:r>
      <w:r w:rsidR="00C62895">
        <w:t>nurse characteristics</w:t>
      </w:r>
      <w:r w:rsidR="00460C10">
        <w:t xml:space="preserve">, </w:t>
      </w:r>
      <w:r w:rsidR="00460C10" w:rsidRPr="00460C10">
        <w:t xml:space="preserve">despite different systems for </w:t>
      </w:r>
      <w:r w:rsidR="00460C10">
        <w:t xml:space="preserve">recording </w:t>
      </w:r>
      <w:r w:rsidR="00285124" w:rsidRPr="00772AAE">
        <w:rPr>
          <w:highlight w:val="yellow"/>
        </w:rPr>
        <w:t>vital signs</w:t>
      </w:r>
      <w:r w:rsidR="00285124" w:rsidRPr="00772AAE" w:rsidDel="00285124">
        <w:rPr>
          <w:highlight w:val="yellow"/>
        </w:rPr>
        <w:t xml:space="preserve"> </w:t>
      </w:r>
      <w:proofErr w:type="gramStart"/>
      <w:r w:rsidR="00460C10">
        <w:t xml:space="preserve">being </w:t>
      </w:r>
      <w:r w:rsidR="00460C10" w:rsidRPr="00460C10">
        <w:t>use</w:t>
      </w:r>
      <w:r w:rsidR="00460C10">
        <w:t>d</w:t>
      </w:r>
      <w:proofErr w:type="gramEnd"/>
      <w:r w:rsidR="00460C10" w:rsidRPr="00460C10">
        <w:t xml:space="preserve"> across the hospitals</w:t>
      </w:r>
      <w:r w:rsidR="00C62895">
        <w:t>.</w:t>
      </w:r>
    </w:p>
    <w:p w14:paraId="62FA0406" w14:textId="77064E1B" w:rsidR="005950B3" w:rsidRDefault="005950B3" w:rsidP="00552360">
      <w:r>
        <w:t>Discussion</w:t>
      </w:r>
      <w:r w:rsidR="000C5984">
        <w:t xml:space="preserve">: </w:t>
      </w:r>
      <w:r w:rsidR="007E6256">
        <w:t>The time taken to observe and record a patient</w:t>
      </w:r>
      <w:r w:rsidR="24F8014D">
        <w:t>’</w:t>
      </w:r>
      <w:r w:rsidR="007E6256">
        <w:t>s vital signs is considerable</w:t>
      </w:r>
      <w:r w:rsidR="6DE6B62E">
        <w:t xml:space="preserve">, </w:t>
      </w:r>
      <w:r w:rsidR="007E6256">
        <w:t xml:space="preserve">so changes to recommended </w:t>
      </w:r>
      <w:r w:rsidR="00285124" w:rsidRPr="00772AAE">
        <w:rPr>
          <w:highlight w:val="yellow"/>
        </w:rPr>
        <w:t>assessment</w:t>
      </w:r>
      <w:r w:rsidR="00285124">
        <w:t xml:space="preserve"> </w:t>
      </w:r>
      <w:r w:rsidR="007E6256">
        <w:t xml:space="preserve">frequency could have major workload implications. </w:t>
      </w:r>
      <w:r w:rsidR="0082469A" w:rsidRPr="0082469A">
        <w:t>Variation in estimates derived from previous studies may, in part, arise from a lack of clarity about what was included in the reported times</w:t>
      </w:r>
      <w:r w:rsidR="0082469A">
        <w:t>.</w:t>
      </w:r>
      <w:r w:rsidR="0082469A" w:rsidRPr="0082469A">
        <w:t xml:space="preserve"> </w:t>
      </w:r>
      <w:r w:rsidR="000C5984">
        <w:t xml:space="preserve">We found no evidence that nurses save time when </w:t>
      </w:r>
      <w:r w:rsidR="007E6256">
        <w:t xml:space="preserve">using </w:t>
      </w:r>
      <w:r w:rsidR="000C5984">
        <w:t>electronic vi</w:t>
      </w:r>
      <w:r w:rsidR="005A417A">
        <w:t xml:space="preserve">tal signs </w:t>
      </w:r>
      <w:r w:rsidR="007E6256">
        <w:t>recording</w:t>
      </w:r>
      <w:r w:rsidR="005A417A">
        <w:t xml:space="preserve">, or that </w:t>
      </w:r>
      <w:r w:rsidR="00691C61">
        <w:t xml:space="preserve">the grade of </w:t>
      </w:r>
      <w:r w:rsidR="00691C61" w:rsidRPr="00772AAE">
        <w:rPr>
          <w:highlight w:val="yellow"/>
        </w:rPr>
        <w:t xml:space="preserve">staff </w:t>
      </w:r>
      <w:r w:rsidR="00285124" w:rsidRPr="00772AAE">
        <w:rPr>
          <w:highlight w:val="yellow"/>
        </w:rPr>
        <w:t xml:space="preserve">measuring </w:t>
      </w:r>
      <w:r w:rsidR="00691C61" w:rsidRPr="00772AAE">
        <w:rPr>
          <w:highlight w:val="yellow"/>
        </w:rPr>
        <w:t xml:space="preserve">the </w:t>
      </w:r>
      <w:r w:rsidR="00285124" w:rsidRPr="00772AAE">
        <w:rPr>
          <w:highlight w:val="yellow"/>
        </w:rPr>
        <w:t>vital signs</w:t>
      </w:r>
      <w:r w:rsidR="00691C61">
        <w:t xml:space="preserve"> influenced the time taken</w:t>
      </w:r>
      <w:r w:rsidR="003E422F">
        <w:t>.</w:t>
      </w:r>
      <w:r w:rsidR="005A417A">
        <w:t xml:space="preserve"> </w:t>
      </w:r>
    </w:p>
    <w:p w14:paraId="1B7B0613" w14:textId="535EDDF1" w:rsidR="005950B3" w:rsidRDefault="005950B3" w:rsidP="00552360">
      <w:proofErr w:type="gramStart"/>
      <w:r>
        <w:t>Conclusions</w:t>
      </w:r>
      <w:r w:rsidR="005A417A">
        <w:t xml:space="preserve">: </w:t>
      </w:r>
      <w:r w:rsidR="00285124" w:rsidRPr="00772AAE">
        <w:rPr>
          <w:highlight w:val="yellow"/>
        </w:rPr>
        <w:t xml:space="preserve">Measuring </w:t>
      </w:r>
      <w:r w:rsidR="00691C61" w:rsidRPr="00772AAE">
        <w:rPr>
          <w:highlight w:val="yellow"/>
        </w:rPr>
        <w:t xml:space="preserve">and recording vital signs </w:t>
      </w:r>
      <w:r w:rsidR="00691C61">
        <w:t xml:space="preserve">is time consuming and the </w:t>
      </w:r>
      <w:r w:rsidR="54CD6005">
        <w:t xml:space="preserve">impact </w:t>
      </w:r>
      <w:r w:rsidR="00691C61">
        <w:t>of interruptions and preparation away from the bedside is considerable.</w:t>
      </w:r>
      <w:proofErr w:type="gramEnd"/>
      <w:r w:rsidR="00691C61">
        <w:t xml:space="preserve"> </w:t>
      </w:r>
      <w:r w:rsidR="005A417A">
        <w:t xml:space="preserve">When considering the </w:t>
      </w:r>
      <w:r w:rsidR="00691C61">
        <w:t xml:space="preserve">nursing </w:t>
      </w:r>
      <w:r w:rsidR="005A417A">
        <w:t xml:space="preserve">workload around </w:t>
      </w:r>
      <w:r w:rsidR="005A417A" w:rsidRPr="00772AAE">
        <w:rPr>
          <w:highlight w:val="yellow"/>
        </w:rPr>
        <w:t xml:space="preserve">vital </w:t>
      </w:r>
      <w:r w:rsidR="00285124" w:rsidRPr="00772AAE">
        <w:rPr>
          <w:highlight w:val="yellow"/>
        </w:rPr>
        <w:t>signs assessment</w:t>
      </w:r>
      <w:r w:rsidR="005A417A">
        <w:t xml:space="preserve">, no assumption of </w:t>
      </w:r>
      <w:r w:rsidR="00691C61">
        <w:t xml:space="preserve">relative </w:t>
      </w:r>
      <w:r w:rsidR="005A417A">
        <w:t xml:space="preserve">efficiency </w:t>
      </w:r>
      <w:proofErr w:type="gramStart"/>
      <w:r w:rsidR="005A417A">
        <w:t>should be made</w:t>
      </w:r>
      <w:proofErr w:type="gramEnd"/>
      <w:r w:rsidR="005A417A">
        <w:t xml:space="preserve"> if different technologies or staff groups are deployed.</w:t>
      </w:r>
    </w:p>
    <w:p w14:paraId="187EACCF" w14:textId="77777777" w:rsidR="0014510F" w:rsidRDefault="0014510F" w:rsidP="00552360"/>
    <w:p w14:paraId="5F390C16" w14:textId="10EFB28F" w:rsidR="0014510F" w:rsidRDefault="0014510F" w:rsidP="0014510F">
      <w:pPr>
        <w:pStyle w:val="Heading1"/>
        <w:rPr>
          <w:rStyle w:val="Heading1Char"/>
          <w:b/>
          <w:caps/>
        </w:rPr>
      </w:pPr>
      <w:r w:rsidRPr="0014510F">
        <w:rPr>
          <w:rStyle w:val="Heading1Char"/>
          <w:b/>
        </w:rPr>
        <w:t xml:space="preserve">WHAT </w:t>
      </w:r>
      <w:proofErr w:type="gramStart"/>
      <w:r w:rsidRPr="0014510F">
        <w:rPr>
          <w:rStyle w:val="Heading1Char"/>
          <w:b/>
        </w:rPr>
        <w:t>IS ALREADY KNOWN</w:t>
      </w:r>
      <w:proofErr w:type="gramEnd"/>
      <w:r w:rsidRPr="0014510F">
        <w:rPr>
          <w:rStyle w:val="Heading1Char"/>
          <w:b/>
        </w:rPr>
        <w:t xml:space="preserve"> ABOUT THE TOPIC?</w:t>
      </w:r>
    </w:p>
    <w:p w14:paraId="0CFA74EF" w14:textId="20C41E8E" w:rsidR="0014510F" w:rsidRDefault="0014510F" w:rsidP="00285124">
      <w:pPr>
        <w:pStyle w:val="ListParagraph"/>
        <w:numPr>
          <w:ilvl w:val="0"/>
          <w:numId w:val="13"/>
        </w:numPr>
      </w:pPr>
      <w:r>
        <w:t>Nurses</w:t>
      </w:r>
      <w:r w:rsidRPr="0014510F">
        <w:t xml:space="preserve"> measure and record patients’ </w:t>
      </w:r>
      <w:r w:rsidR="00285124" w:rsidRPr="00772AAE">
        <w:rPr>
          <w:highlight w:val="yellow"/>
        </w:rPr>
        <w:t>vital signs</w:t>
      </w:r>
      <w:r w:rsidRPr="0014510F">
        <w:t xml:space="preserve"> at regular intervals, often guided by protocols</w:t>
      </w:r>
    </w:p>
    <w:p w14:paraId="18E633E8" w14:textId="6B628A21" w:rsidR="0014510F" w:rsidRDefault="0014510F" w:rsidP="0014510F">
      <w:pPr>
        <w:pStyle w:val="ListParagraph"/>
        <w:numPr>
          <w:ilvl w:val="0"/>
          <w:numId w:val="13"/>
        </w:numPr>
      </w:pPr>
      <w:r w:rsidRPr="0014510F">
        <w:t>New technology aiming to improve the fidelity of vital signs monitoring</w:t>
      </w:r>
      <w:r>
        <w:t xml:space="preserve"> </w:t>
      </w:r>
      <w:r w:rsidRPr="0014510F">
        <w:t xml:space="preserve">promises considerable time savings for nursing staff </w:t>
      </w:r>
    </w:p>
    <w:p w14:paraId="3E5A123E" w14:textId="5F2ABEA8" w:rsidR="0014510F" w:rsidRPr="0014510F" w:rsidRDefault="0014510F" w:rsidP="0014510F">
      <w:pPr>
        <w:pStyle w:val="ListParagraph"/>
        <w:numPr>
          <w:ilvl w:val="0"/>
          <w:numId w:val="13"/>
        </w:numPr>
      </w:pPr>
      <w:r>
        <w:t>T</w:t>
      </w:r>
      <w:r w:rsidRPr="0014510F">
        <w:t>here is currently little data to show how much time nurses sp</w:t>
      </w:r>
      <w:r>
        <w:t>end on vital signs activities, with studie</w:t>
      </w:r>
      <w:r w:rsidR="00036A6F">
        <w:t>s providing different estimates</w:t>
      </w:r>
    </w:p>
    <w:p w14:paraId="349126C3" w14:textId="31462D39" w:rsidR="0014510F" w:rsidRPr="0014510F" w:rsidRDefault="0014510F" w:rsidP="0014510F">
      <w:pPr>
        <w:pStyle w:val="Heading1"/>
      </w:pPr>
      <w:r w:rsidRPr="0014510F">
        <w:rPr>
          <w:caps w:val="0"/>
        </w:rPr>
        <w:lastRenderedPageBreak/>
        <w:t>WHAT THIS PAPER ADDS</w:t>
      </w:r>
    </w:p>
    <w:p w14:paraId="2880C040" w14:textId="2E6494AA" w:rsidR="0014510F" w:rsidRDefault="0014510F" w:rsidP="0014510F">
      <w:pPr>
        <w:pStyle w:val="ListParagraph"/>
        <w:numPr>
          <w:ilvl w:val="0"/>
          <w:numId w:val="14"/>
        </w:numPr>
      </w:pPr>
      <w:r w:rsidRPr="0014510F">
        <w:t>The time taken to observe and record a patient’s vital signs is considerable,</w:t>
      </w:r>
      <w:r>
        <w:t xml:space="preserve"> and it varies depending on how </w:t>
      </w:r>
      <w:r w:rsidR="00036A6F">
        <w:t>time estimates are derived</w:t>
      </w:r>
    </w:p>
    <w:p w14:paraId="5E09FBAB" w14:textId="2CA9CB28" w:rsidR="0014510F" w:rsidRPr="0014510F" w:rsidRDefault="0014510F" w:rsidP="00285124">
      <w:pPr>
        <w:pStyle w:val="ListParagraph"/>
        <w:numPr>
          <w:ilvl w:val="0"/>
          <w:numId w:val="14"/>
        </w:numPr>
      </w:pPr>
      <w:r>
        <w:t>There is</w:t>
      </w:r>
      <w:r w:rsidRPr="0014510F">
        <w:t xml:space="preserve"> no evidence that nurses save time when using electronic vital signs recording, or that the grade of staff </w:t>
      </w:r>
      <w:r w:rsidR="00285124" w:rsidRPr="00772AAE">
        <w:rPr>
          <w:highlight w:val="yellow"/>
        </w:rPr>
        <w:t>measuring vital signs</w:t>
      </w:r>
      <w:r w:rsidR="00285124" w:rsidRPr="00772AAE" w:rsidDel="00285124">
        <w:rPr>
          <w:highlight w:val="yellow"/>
        </w:rPr>
        <w:t xml:space="preserve"> </w:t>
      </w:r>
      <w:r w:rsidRPr="0014510F">
        <w:t>influence</w:t>
      </w:r>
      <w:r>
        <w:t>s the time taken</w:t>
      </w:r>
    </w:p>
    <w:p w14:paraId="575E904F" w14:textId="226A6C15" w:rsidR="00E71F48" w:rsidRDefault="00E71F48" w:rsidP="00E71F48">
      <w:pPr>
        <w:pStyle w:val="Heading1"/>
      </w:pPr>
      <w:r>
        <w:t>TWEETABLE ABSTRACT</w:t>
      </w:r>
    </w:p>
    <w:p w14:paraId="67C114CE" w14:textId="62064E80" w:rsidR="00E71F48" w:rsidRDefault="00285124" w:rsidP="00E71F48">
      <w:r w:rsidRPr="00772AAE">
        <w:rPr>
          <w:highlight w:val="yellow"/>
        </w:rPr>
        <w:t xml:space="preserve">Assessing </w:t>
      </w:r>
      <w:r w:rsidR="00E71F48" w:rsidRPr="00772AAE">
        <w:rPr>
          <w:highlight w:val="yellow"/>
        </w:rPr>
        <w:t>and recording vital signs is time consuming. No signs of efficienc</w:t>
      </w:r>
      <w:r w:rsidR="00EA42AB" w:rsidRPr="00772AAE">
        <w:rPr>
          <w:highlight w:val="yellow"/>
        </w:rPr>
        <w:t xml:space="preserve">y when </w:t>
      </w:r>
      <w:r w:rsidRPr="00772AAE">
        <w:rPr>
          <w:highlight w:val="yellow"/>
        </w:rPr>
        <w:t xml:space="preserve">deploying </w:t>
      </w:r>
      <w:r w:rsidR="00EA42AB" w:rsidRPr="00772AAE">
        <w:rPr>
          <w:highlight w:val="yellow"/>
        </w:rPr>
        <w:t>electronic systems</w:t>
      </w:r>
      <w:r w:rsidRPr="00772AAE">
        <w:rPr>
          <w:highlight w:val="yellow"/>
        </w:rPr>
        <w:t xml:space="preserve"> and</w:t>
      </w:r>
      <w:r>
        <w:t xml:space="preserve"> </w:t>
      </w:r>
      <w:r w:rsidR="00E71F48">
        <w:t>different staff groups</w:t>
      </w:r>
    </w:p>
    <w:p w14:paraId="267CA86F" w14:textId="77777777" w:rsidR="0014510F" w:rsidRPr="00E71F48" w:rsidRDefault="0014510F" w:rsidP="00E71F48"/>
    <w:p w14:paraId="52E43F66" w14:textId="5EE67170" w:rsidR="00E977BD" w:rsidRDefault="00E977BD" w:rsidP="005D3E7D">
      <w:pPr>
        <w:pStyle w:val="Heading1"/>
      </w:pPr>
      <w:r w:rsidRPr="00C67727">
        <w:t>KEYWORDS</w:t>
      </w:r>
    </w:p>
    <w:p w14:paraId="499AC747" w14:textId="1E656EB8" w:rsidR="00552360" w:rsidRPr="00552360" w:rsidRDefault="00552360" w:rsidP="00552360">
      <w:r>
        <w:t>Vital signs; nurs</w:t>
      </w:r>
      <w:r w:rsidR="00AB05EF">
        <w:t>ing; workload; time-and-motion</w:t>
      </w:r>
      <w:r w:rsidR="00F760B8">
        <w:t xml:space="preserve">; </w:t>
      </w:r>
      <w:r w:rsidR="00285124" w:rsidRPr="00772AAE">
        <w:rPr>
          <w:highlight w:val="yellow"/>
        </w:rPr>
        <w:t>monitoring and surveillance;</w:t>
      </w:r>
      <w:r w:rsidR="00285124">
        <w:t xml:space="preserve"> </w:t>
      </w:r>
      <w:r w:rsidR="00F760B8">
        <w:t>observation</w:t>
      </w:r>
    </w:p>
    <w:p w14:paraId="6879CD3B" w14:textId="77777777" w:rsidR="00012CA7" w:rsidRPr="00012CA7" w:rsidRDefault="00012CA7" w:rsidP="00E977BD">
      <w:pPr>
        <w:rPr>
          <w:rFonts w:cstheme="minorHAnsi"/>
        </w:rPr>
        <w:sectPr w:rsidR="00012CA7" w:rsidRPr="00012CA7">
          <w:footerReference w:type="default" r:id="rId11"/>
          <w:pgSz w:w="11906" w:h="16838"/>
          <w:pgMar w:top="1440" w:right="1440" w:bottom="1440" w:left="1440" w:header="708" w:footer="708" w:gutter="0"/>
          <w:cols w:space="708"/>
          <w:docGrid w:linePitch="360"/>
        </w:sectPr>
      </w:pPr>
    </w:p>
    <w:p w14:paraId="23C33224" w14:textId="77777777" w:rsidR="00012CA7" w:rsidRPr="00C67727" w:rsidRDefault="00012CA7" w:rsidP="005D3E7D">
      <w:pPr>
        <w:pStyle w:val="Heading1"/>
      </w:pPr>
      <w:r w:rsidRPr="00C67727">
        <w:lastRenderedPageBreak/>
        <w:t>BACKGROUND</w:t>
      </w:r>
    </w:p>
    <w:p w14:paraId="57272347" w14:textId="26FE6D07" w:rsidR="00E14BF2" w:rsidRDefault="00B92FC7" w:rsidP="00012CA7">
      <w:r>
        <w:t xml:space="preserve">Monitoring vital signs </w:t>
      </w:r>
      <w:r w:rsidR="00084AEC">
        <w:t xml:space="preserve">in acute hospitals </w:t>
      </w:r>
      <w:r>
        <w:t xml:space="preserve">(e.g. blood pressure, heart rate, </w:t>
      </w:r>
      <w:r w:rsidR="00702B24">
        <w:t>and temperature</w:t>
      </w:r>
      <w:r>
        <w:t xml:space="preserve">) </w:t>
      </w:r>
      <w:r w:rsidR="00F534AE">
        <w:t xml:space="preserve">is </w:t>
      </w:r>
      <w:r w:rsidR="009E27BC">
        <w:t>an important part of</w:t>
      </w:r>
      <w:r w:rsidR="0006602F">
        <w:t xml:space="preserve"> </w:t>
      </w:r>
      <w:r w:rsidR="00646A35">
        <w:t>ensur</w:t>
      </w:r>
      <w:r w:rsidR="009E27BC">
        <w:t>ing</w:t>
      </w:r>
      <w:r w:rsidR="00646A35">
        <w:t xml:space="preserve"> </w:t>
      </w:r>
      <w:r w:rsidR="0006602F">
        <w:t>safe patient care</w:t>
      </w:r>
      <w:r>
        <w:t xml:space="preserve"> </w:t>
      </w:r>
      <w:r>
        <w:fldChar w:fldCharType="begin">
          <w:fldData xml:space="preserve">PEVuZE5vdGU+PENpdGU+PEF1dGhvcj5PZGVsbDwvQXV0aG9yPjxZZWFyPjIwMDk8L1llYXI+PFJl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</w:fldData>
        </w:fldChar>
      </w:r>
      <w:r w:rsidRPr="00D57C7B">
        <w:instrText xml:space="preserve"> ADDIN EN.CITE </w:instrText>
      </w:r>
      <w:r w:rsidRPr="00D57C7B">
        <w:fldChar w:fldCharType="begin">
          <w:fldData xml:space="preserve">PEVuZE5vdGU+PENpdGU+PEF1dGhvcj5PZGVsbDwvQXV0aG9yPjxZZWFyPjIwMDk8L1llYXI+PFJl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</w:fldData>
        </w:fldChar>
      </w:r>
      <w:r w:rsidRPr="00D57C7B">
        <w:instrText xml:space="preserve"> ADDIN EN.CITE.DATA </w:instrText>
      </w:r>
      <w:r w:rsidRPr="00D57C7B">
        <w:fldChar w:fldCharType="end"/>
      </w:r>
      <w:r>
        <w:fldChar w:fldCharType="separate"/>
      </w:r>
      <w:r>
        <w:rPr>
          <w:noProof/>
        </w:rPr>
        <w:t>(Odell et al., 2009)</w:t>
      </w:r>
      <w:r>
        <w:fldChar w:fldCharType="end"/>
      </w:r>
      <w:r>
        <w:t xml:space="preserve">. </w:t>
      </w:r>
      <w:r w:rsidR="00777E83">
        <w:t xml:space="preserve">Acutely unwell </w:t>
      </w:r>
      <w:r w:rsidR="00334E56">
        <w:t>p</w:t>
      </w:r>
      <w:r w:rsidR="0078136D">
        <w:t xml:space="preserve">atients have their vital signs measured regularly </w:t>
      </w:r>
      <w:r w:rsidR="0078136D">
        <w:fldChar w:fldCharType="begin"/>
      </w:r>
      <w:r w:rsidR="009A6B96">
        <w:instrText xml:space="preserve"> ADDIN EN.CITE &lt;EndNote&gt;&lt;Cite&gt;&lt;Author&gt;Brekke&lt;/Author&gt;&lt;Year&gt;2019&lt;/Year&gt;&lt;RecNum&gt;1025&lt;/RecNum&gt;&lt;DisplayText&gt;(Brekke et al., 2019)&lt;/DisplayText&gt;&lt;record&gt;&lt;rec-number&gt;1025&lt;/rec-number&gt;&lt;foreign-keys&gt;&lt;key app="EN" db-id="9z25saraxzrexjevsw8x9pto22x9azzfvrtt" timestamp="1559312084"&gt;1025&lt;/key&gt;&lt;/foreign-keys&gt;&lt;ref-type name="Journal Article"&gt;17&lt;/ref-type&gt;&lt;contributors&gt;&lt;authors&gt;&lt;author&gt;Brekke, Idar Johan&lt;/author&gt;&lt;author&gt;Puntervoll, Lars Håland&lt;/author&gt;&lt;author&gt;Pedersen, Peter Bank&lt;/author&gt;&lt;author&gt;Kellett, John&lt;/author&gt;&lt;author&gt;Brabrand, Mikkel&lt;/author&gt;&lt;/authors&gt;&lt;/contributors&gt;&lt;titles&gt;&lt;title&gt;The value of vital sign trends in predicting and monitoring clinical deterioration: A systematic review&lt;/title&gt;&lt;secondary-title&gt;PLOS ONE&lt;/secondary-title&gt;&lt;/titles&gt;&lt;periodical&gt;&lt;full-title&gt;PloS One&lt;/full-title&gt;&lt;abbr-1&gt;PLoS One&lt;/abbr-1&gt;&lt;abbr-2&gt;PLoS One&lt;/abbr-2&gt;&lt;/periodical&gt;&lt;pages&gt;e0210875&lt;/pages&gt;&lt;volume&gt;14&lt;/volume&gt;&lt;number&gt;1&lt;/number&gt;&lt;dates&gt;&lt;year&gt;2019&lt;/year&gt;&lt;/dates&gt;&lt;publisher&gt;Public Library of Science&lt;/publisher&gt;&lt;urls&gt;&lt;related-urls&gt;&lt;url&gt;https://doi.org/10.1371/journal.pone.0210875&lt;/url&gt;&lt;url&gt;https://www.ncbi.nlm.nih.gov/pmc/articles/PMC6333367/pdf/pone.0210875.pdf&lt;/url&gt;&lt;/related-urls&gt;&lt;/urls&gt;&lt;electronic-resource-num&gt;10.1371/journal.pone.0210875&lt;/electronic-resource-num&gt;&lt;/record&gt;&lt;/Cite&gt;&lt;/EndNote&gt;</w:instrText>
      </w:r>
      <w:r w:rsidR="0078136D">
        <w:fldChar w:fldCharType="separate"/>
      </w:r>
      <w:r w:rsidR="009A6B96">
        <w:rPr>
          <w:noProof/>
        </w:rPr>
        <w:t>(Brekke et al., 2019)</w:t>
      </w:r>
      <w:r w:rsidR="0078136D">
        <w:fldChar w:fldCharType="end"/>
      </w:r>
      <w:r w:rsidR="00646A35">
        <w:t>, as</w:t>
      </w:r>
      <w:r w:rsidR="0078136D">
        <w:t xml:space="preserve"> </w:t>
      </w:r>
      <w:r w:rsidR="00646A35">
        <w:t xml:space="preserve">abnormalities </w:t>
      </w:r>
      <w:r w:rsidR="0078136D">
        <w:t xml:space="preserve">in vital signs can indicate </w:t>
      </w:r>
      <w:r w:rsidR="00833519">
        <w:t xml:space="preserve">that a patient’s </w:t>
      </w:r>
      <w:r w:rsidR="0078136D">
        <w:t>condition</w:t>
      </w:r>
      <w:r w:rsidR="000C35D2">
        <w:t xml:space="preserve"> has deteriorated</w:t>
      </w:r>
      <w:r w:rsidR="0078136D">
        <w:t xml:space="preserve"> </w:t>
      </w:r>
      <w:r w:rsidR="00D3356E">
        <w:fldChar w:fldCharType="begin">
          <w:fldData xml:space="preserve">PEVuZE5vdGU+PENpdGU+PEF1dGhvcj5DaHVycGVrPC9BdXRob3I+PFllYXI+MjAxNjwvWWVhcj48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</w:fldData>
        </w:fldChar>
      </w:r>
      <w:r w:rsidR="009A6B96">
        <w:instrText xml:space="preserve"> ADDIN EN.CITE </w:instrText>
      </w:r>
      <w:r w:rsidR="009A6B96">
        <w:fldChar w:fldCharType="begin">
          <w:fldData xml:space="preserve">PEVuZE5vdGU+PENpdGU+PEF1dGhvcj5DaHVycGVrPC9BdXRob3I+PFllYXI+MjAxNjwvWWVhcj48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</w:fldData>
        </w:fldChar>
      </w:r>
      <w:r w:rsidR="009A6B96">
        <w:instrText xml:space="preserve"> ADDIN EN.CITE.DATA </w:instrText>
      </w:r>
      <w:r w:rsidR="009A6B96">
        <w:fldChar w:fldCharType="end"/>
      </w:r>
      <w:r w:rsidR="00D3356E">
        <w:fldChar w:fldCharType="separate"/>
      </w:r>
      <w:r w:rsidR="009A6B96">
        <w:rPr>
          <w:noProof/>
        </w:rPr>
        <w:t>(Churpek et al., 2016, Kause et al., 2004)</w:t>
      </w:r>
      <w:r w:rsidR="00D3356E">
        <w:fldChar w:fldCharType="end"/>
      </w:r>
      <w:r w:rsidR="006F2B13">
        <w:t xml:space="preserve">. Failure to identify </w:t>
      </w:r>
      <w:r w:rsidR="0078136D">
        <w:t>deterioration early is associated with worse patient outcomes</w:t>
      </w:r>
      <w:r w:rsidR="00334E56">
        <w:t xml:space="preserve"> and </w:t>
      </w:r>
      <w:r w:rsidR="00573939">
        <w:t xml:space="preserve">contributes to </w:t>
      </w:r>
      <w:r w:rsidR="00334E56">
        <w:t>avoidable deaths</w:t>
      </w:r>
      <w:r w:rsidR="00D3356E">
        <w:t xml:space="preserve"> </w:t>
      </w:r>
      <w:r w:rsidR="00D3356E">
        <w:fldChar w:fldCharType="begin">
          <w:fldData xml:space="preserve">PEVuZE5vdGU+PENpdGU+PEF1dGhvcj5OYXRpb25hbCBJbnN0aXR1dGUgZm9yIEhlYWx0aCBDYXJl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=
</w:fldData>
        </w:fldChar>
      </w:r>
      <w:r w:rsidR="00BD0B15">
        <w:instrText xml:space="preserve"> ADDIN EN.CITE </w:instrText>
      </w:r>
      <w:r w:rsidR="00BD0B15">
        <w:fldChar w:fldCharType="begin">
          <w:fldData xml:space="preserve">PEVuZE5vdGU+PENpdGU+PEF1dGhvcj5OYXRpb25hbCBJbnN0aXR1dGUgZm9yIEhlYWx0aCBDYXJl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=
</w:fldData>
        </w:fldChar>
      </w:r>
      <w:r w:rsidR="00BD0B15">
        <w:instrText xml:space="preserve"> ADDIN EN.CITE.DATA </w:instrText>
      </w:r>
      <w:r w:rsidR="00BD0B15">
        <w:fldChar w:fldCharType="end"/>
      </w:r>
      <w:r w:rsidR="00D3356E">
        <w:fldChar w:fldCharType="separate"/>
      </w:r>
      <w:r w:rsidR="00BD0B15">
        <w:rPr>
          <w:noProof/>
        </w:rPr>
        <w:t>(National Institute for Health Care Excellence, 2007, National Confidential Enquiry into Patient Outcome and Death and 2015, Keogh, 2013, Hogan et al., 2012)</w:t>
      </w:r>
      <w:r w:rsidR="00D3356E">
        <w:fldChar w:fldCharType="end"/>
      </w:r>
      <w:r w:rsidR="0078136D">
        <w:t xml:space="preserve">. </w:t>
      </w:r>
      <w:r w:rsidR="0082469A">
        <w:t>N</w:t>
      </w:r>
      <w:r w:rsidR="00EB6D4E">
        <w:t>urses often report missing essential patient surveillance due to high workload</w:t>
      </w:r>
      <w:r w:rsidR="009E27BC">
        <w:t>:</w:t>
      </w:r>
      <w:r w:rsidR="00EB6D4E">
        <w:t xml:space="preserve"> one recent study </w:t>
      </w:r>
      <w:r w:rsidR="009E27BC">
        <w:t xml:space="preserve">found </w:t>
      </w:r>
      <w:r w:rsidR="00EB6D4E">
        <w:t>that</w:t>
      </w:r>
      <w:r w:rsidR="00B6127B" w:rsidRPr="00B6127B">
        <w:t xml:space="preserve"> </w:t>
      </w:r>
      <w:r w:rsidR="002A7FD8">
        <w:t>around 3</w:t>
      </w:r>
      <w:r w:rsidR="003F6160">
        <w:t>5</w:t>
      </w:r>
      <w:r w:rsidR="002A7FD8">
        <w:t>%</w:t>
      </w:r>
      <w:r w:rsidR="00EF092D">
        <w:t xml:space="preserve"> </w:t>
      </w:r>
      <w:r w:rsidR="002A7FD8">
        <w:t xml:space="preserve">of </w:t>
      </w:r>
      <w:r w:rsidR="00EB6D4E">
        <w:t xml:space="preserve">the </w:t>
      </w:r>
      <w:r w:rsidR="00B16FF7">
        <w:t xml:space="preserve">vital sign </w:t>
      </w:r>
      <w:r w:rsidR="00285124" w:rsidRPr="00772AAE">
        <w:rPr>
          <w:highlight w:val="yellow"/>
        </w:rPr>
        <w:t>assessments</w:t>
      </w:r>
      <w:r w:rsidR="00285124">
        <w:t xml:space="preserve"> </w:t>
      </w:r>
      <w:r w:rsidR="00EB6D4E">
        <w:t xml:space="preserve">scheduled according to an early warning score based protocol were </w:t>
      </w:r>
      <w:r w:rsidR="002A7FD8">
        <w:t xml:space="preserve">delayed or </w:t>
      </w:r>
      <w:r w:rsidR="00EE5191">
        <w:t>missed</w:t>
      </w:r>
      <w:r w:rsidR="0073233A">
        <w:t xml:space="preserve"> </w:t>
      </w:r>
      <w:r w:rsidR="003F6160">
        <w:fldChar w:fldCharType="begin">
          <w:fldData xml:space="preserve">PEVuZE5vdGU+PENpdGU+PEF1dGhvcj5SZWRmZXJuPC9BdXRob3I+PFllYXI+MjAxOTwvWWVhcj48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</w:fldData>
        </w:fldChar>
      </w:r>
      <w:r w:rsidR="006856E7">
        <w:instrText xml:space="preserve"> ADDIN EN.CITE </w:instrText>
      </w:r>
      <w:r w:rsidR="006856E7">
        <w:fldChar w:fldCharType="begin">
          <w:fldData xml:space="preserve">PEVuZE5vdGU+PENpdGU+PEF1dGhvcj5SZWRmZXJuPC9BdXRob3I+PFllYXI+MjAxOTwvWWVhcj48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</w:fldData>
        </w:fldChar>
      </w:r>
      <w:r w:rsidR="006856E7">
        <w:instrText xml:space="preserve"> ADDIN EN.CITE.DATA </w:instrText>
      </w:r>
      <w:r w:rsidR="006856E7">
        <w:fldChar w:fldCharType="end"/>
      </w:r>
      <w:r w:rsidR="003F6160">
        <w:fldChar w:fldCharType="separate"/>
      </w:r>
      <w:r w:rsidR="003F6160">
        <w:rPr>
          <w:noProof/>
        </w:rPr>
        <w:t>(Redfern et al., 2019, Ball et al., 2014)</w:t>
      </w:r>
      <w:r w:rsidR="003F6160">
        <w:fldChar w:fldCharType="end"/>
      </w:r>
      <w:r w:rsidR="002A7FD8">
        <w:t>.</w:t>
      </w:r>
      <w:r w:rsidR="001B006E">
        <w:t xml:space="preserve"> </w:t>
      </w:r>
      <w:r w:rsidR="008A0A38">
        <w:t xml:space="preserve">However, the uncertainty around appropriate </w:t>
      </w:r>
      <w:r w:rsidR="008E5DBA">
        <w:t>monitoring frequencies</w:t>
      </w:r>
      <w:r w:rsidR="009E27BC">
        <w:t>,</w:t>
      </w:r>
      <w:r w:rsidR="008A0A38">
        <w:t xml:space="preserve"> and the </w:t>
      </w:r>
      <w:r w:rsidR="00A95D35">
        <w:t>impact</w:t>
      </w:r>
      <w:r w:rsidR="007724EA">
        <w:t xml:space="preserve"> these have</w:t>
      </w:r>
      <w:r w:rsidR="00A95D35">
        <w:t xml:space="preserve"> on nursing workload</w:t>
      </w:r>
      <w:r w:rsidR="009E27BC">
        <w:t>,</w:t>
      </w:r>
      <w:r w:rsidR="007724EA">
        <w:t xml:space="preserve"> makes</w:t>
      </w:r>
      <w:r w:rsidR="00670496">
        <w:t xml:space="preserve"> </w:t>
      </w:r>
      <w:r w:rsidR="007724EA">
        <w:t xml:space="preserve">accurate </w:t>
      </w:r>
      <w:r w:rsidR="00670496">
        <w:t>workforce planning</w:t>
      </w:r>
      <w:r w:rsidR="007724EA">
        <w:t xml:space="preserve"> challen</w:t>
      </w:r>
      <w:r w:rsidR="00BD0B15">
        <w:t>ging</w:t>
      </w:r>
      <w:r w:rsidR="008A0A38">
        <w:t xml:space="preserve"> </w:t>
      </w:r>
      <w:r w:rsidR="008A0A38">
        <w:fldChar w:fldCharType="begin">
          <w:fldData xml:space="preserve">PEVuZE5vdGU+PENpdGU+PEF1dGhvcj5TbWl0aDwvQXV0aG9yPjxZZWFyPjIwMTc8L1llYXI+PFJl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5BMS1BNDwvcGFnZXM+PHZvbHVtZT43NDwvdm9sdW1lPjxlZGl0aW9uPjIwMTcv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</w:fldData>
        </w:fldChar>
      </w:r>
      <w:r w:rsidR="006856E7">
        <w:instrText xml:space="preserve"> ADDIN EN.CITE </w:instrText>
      </w:r>
      <w:r w:rsidR="006856E7">
        <w:fldChar w:fldCharType="begin">
          <w:fldData xml:space="preserve">PEVuZE5vdGU+PENpdGU+PEF1dGhvcj5TbWl0aDwvQXV0aG9yPjxZZWFyPjIwMTc8L1llYXI+PFJl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</w:fldData>
        </w:fldChar>
      </w:r>
      <w:r w:rsidR="006856E7">
        <w:instrText xml:space="preserve"> ADDIN EN.CITE.DATA </w:instrText>
      </w:r>
      <w:r w:rsidR="006856E7">
        <w:fldChar w:fldCharType="end"/>
      </w:r>
      <w:r w:rsidR="008A0A38">
        <w:fldChar w:fldCharType="separate"/>
      </w:r>
      <w:r w:rsidR="008A0A38">
        <w:rPr>
          <w:noProof/>
        </w:rPr>
        <w:t>(Smith et al., 2017, Dall'Ora et al., 2020a)</w:t>
      </w:r>
      <w:r w:rsidR="008A0A38">
        <w:fldChar w:fldCharType="end"/>
      </w:r>
      <w:r w:rsidR="008A0A38">
        <w:t>.</w:t>
      </w:r>
    </w:p>
    <w:p w14:paraId="65F8CC46" w14:textId="6C89454B" w:rsidR="005F5306" w:rsidRDefault="00D3356E" w:rsidP="00732FA1">
      <w:r>
        <w:t xml:space="preserve">Outside of high acuity </w:t>
      </w:r>
      <w:r w:rsidR="00670496">
        <w:t>areas</w:t>
      </w:r>
      <w:r w:rsidR="007724EA">
        <w:t xml:space="preserve">, </w:t>
      </w:r>
      <w:r w:rsidR="2EFB80CC">
        <w:t xml:space="preserve">such as </w:t>
      </w:r>
      <w:r>
        <w:t>Intensive Care and High Dependency Units</w:t>
      </w:r>
      <w:r w:rsidR="00BA600F">
        <w:t>,</w:t>
      </w:r>
      <w:r>
        <w:t xml:space="preserve"> </w:t>
      </w:r>
      <w:r w:rsidR="00CD4551">
        <w:t xml:space="preserve">vital signs </w:t>
      </w:r>
      <w:proofErr w:type="gramStart"/>
      <w:r w:rsidR="00CD4551">
        <w:t>are</w:t>
      </w:r>
      <w:r>
        <w:t xml:space="preserve"> </w:t>
      </w:r>
      <w:r w:rsidR="00BF559F">
        <w:t>rarely</w:t>
      </w:r>
      <w:r>
        <w:t xml:space="preserve"> </w:t>
      </w:r>
      <w:r w:rsidR="00CD4551">
        <w:t>monitored</w:t>
      </w:r>
      <w:proofErr w:type="gramEnd"/>
      <w:r w:rsidR="00CD4551">
        <w:t xml:space="preserve"> </w:t>
      </w:r>
      <w:r>
        <w:t>continuous</w:t>
      </w:r>
      <w:r w:rsidR="00CD4551">
        <w:t>ly</w:t>
      </w:r>
      <w:r w:rsidR="00BA600F">
        <w:t>. Instead, clinical</w:t>
      </w:r>
      <w:r>
        <w:t xml:space="preserve"> staff</w:t>
      </w:r>
      <w:r w:rsidR="00BA600F">
        <w:t xml:space="preserve"> (</w:t>
      </w:r>
      <w:r>
        <w:t>usually nurs</w:t>
      </w:r>
      <w:r w:rsidR="00CD4551">
        <w:t>es</w:t>
      </w:r>
      <w:r w:rsidR="0688BDF9">
        <w:t>)</w:t>
      </w:r>
      <w:r>
        <w:t xml:space="preserve">, measure and record patients’ </w:t>
      </w:r>
      <w:r w:rsidR="00285124" w:rsidRPr="00772AAE">
        <w:rPr>
          <w:highlight w:val="yellow"/>
        </w:rPr>
        <w:t>vital signs</w:t>
      </w:r>
      <w:r w:rsidRPr="00772AAE">
        <w:rPr>
          <w:highlight w:val="yellow"/>
        </w:rPr>
        <w:t xml:space="preserve"> a</w:t>
      </w:r>
      <w:r>
        <w:t xml:space="preserve">t </w:t>
      </w:r>
      <w:r w:rsidR="00CD4551">
        <w:t>regular intervals</w:t>
      </w:r>
      <w:r w:rsidR="00F60CEF">
        <w:t xml:space="preserve">, </w:t>
      </w:r>
      <w:r w:rsidR="0082469A">
        <w:t>often</w:t>
      </w:r>
      <w:r w:rsidR="007724EA">
        <w:t xml:space="preserve"> </w:t>
      </w:r>
      <w:r w:rsidR="00F60CEF">
        <w:t xml:space="preserve">guided by protocols </w:t>
      </w:r>
      <w:r w:rsidR="00CE4850">
        <w:fldChar w:fldCharType="begin"/>
      </w:r>
      <w:r w:rsidR="009A6B96">
        <w:instrText xml:space="preserve"> ADDIN EN.CITE &lt;EndNote&gt;&lt;Cite&gt;&lt;Author&gt;Rose&lt;/Author&gt;&lt;Year&gt;2010&lt;/Year&gt;&lt;RecNum&gt;937&lt;/RecNum&gt;&lt;DisplayText&gt;(Rose and Clarke, 2010)&lt;/DisplayText&gt;&lt;record&gt;&lt;rec-number&gt;937&lt;/rec-number&gt;&lt;foreign-keys&gt;&lt;key app="EN" db-id="9z25saraxzrexjevsw8x9pto22x9azzfvrtt" timestamp="1552298701"&gt;937&lt;/key&gt;&lt;/foreign-keys&gt;&lt;ref-type name="Journal Article"&gt;17&lt;/ref-type&gt;&lt;contributors&gt;&lt;authors&gt;&lt;author&gt;Rose, L.&lt;/author&gt;&lt;author&gt;Clarke, S. P.&lt;/author&gt;&lt;/authors&gt;&lt;/contributors&gt;&lt;auth-address&gt;critical care nursing, Lawrence S. Bloomberg Faculty of Nursing, University of Toronto, Ontario, Canada. louise.rose@utoronto.ca&lt;/auth-address&gt;&lt;titles&gt;&lt;title&gt;Vital signs&lt;/title&gt;&lt;secondary-title&gt;Am J Nurs&lt;/secondary-title&gt;&lt;/titles&gt;&lt;periodical&gt;&lt;full-title&gt;American Journal of Nursing&lt;/full-title&gt;&lt;abbr-1&gt;Am. J. Nurs.&lt;/abbr-1&gt;&lt;abbr-2&gt;Am J Nurs&lt;/abbr-2&gt;&lt;/periodical&gt;&lt;pages&gt;11&lt;/pages&gt;&lt;volume&gt;110&lt;/volume&gt;&lt;number&gt;5&lt;/number&gt;&lt;edition&gt;2010/06/04&lt;/edition&gt;&lt;keywords&gt;&lt;keyword&gt;Decision Making&lt;/keyword&gt;&lt;keyword&gt;Education&lt;/keyword&gt;&lt;keyword&gt;Education, Nursing/organization &amp;amp; administration&lt;/keyword&gt;&lt;keyword&gt;Humans&lt;/keyword&gt;&lt;keyword&gt;Nursing Services/*organization &amp;amp; administration&lt;/keyword&gt;&lt;keyword&gt;Patient Care/methods&lt;/keyword&gt;&lt;keyword&gt;Physical Examination&lt;/keyword&gt;&lt;keyword&gt;Vital Signs/*physiology&lt;/keyword&gt;&lt;/keywords&gt;&lt;dates&gt;&lt;year&gt;2010&lt;/year&gt;&lt;pub-dates&gt;&lt;date&gt;May&lt;/date&gt;&lt;/pub-dates&gt;&lt;/dates&gt;&lt;isbn&gt;1538-7488 (Electronic)&amp;#xD;0002-936X (Linking)&lt;/isbn&gt;&lt;accession-num&gt;20520095&lt;/accession-num&gt;&lt;urls&gt;&lt;related-urls&gt;&lt;url&gt;https://www.ncbi.nlm.nih.gov/pubmed/20520095&lt;/url&gt;&lt;/related-urls&gt;&lt;/urls&gt;&lt;electronic-resource-num&gt;10.1097/01.NAJ.0000372049.58200.da&lt;/electronic-resource-num&gt;&lt;/record&gt;&lt;/Cite&gt;&lt;/EndNote&gt;</w:instrText>
      </w:r>
      <w:r w:rsidR="00CE4850">
        <w:fldChar w:fldCharType="separate"/>
      </w:r>
      <w:r w:rsidR="009A6B96">
        <w:rPr>
          <w:noProof/>
        </w:rPr>
        <w:t>(Rose and Clarke, 2010)</w:t>
      </w:r>
      <w:r w:rsidR="00CE4850">
        <w:fldChar w:fldCharType="end"/>
      </w:r>
      <w:r>
        <w:t xml:space="preserve">. </w:t>
      </w:r>
      <w:r w:rsidR="00D40D34">
        <w:t>Protocols</w:t>
      </w:r>
      <w:r w:rsidR="00CE4850">
        <w:t xml:space="preserve"> </w:t>
      </w:r>
      <w:r w:rsidR="00792CF8">
        <w:t>vary widely</w:t>
      </w:r>
      <w:r w:rsidR="00CE4850">
        <w:t xml:space="preserve"> across different </w:t>
      </w:r>
      <w:r w:rsidR="00792CF8">
        <w:t>healthcare systems</w:t>
      </w:r>
      <w:r w:rsidR="001F4820">
        <w:t xml:space="preserve"> and </w:t>
      </w:r>
      <w:proofErr w:type="gramStart"/>
      <w:r w:rsidR="001F4820">
        <w:t>are</w:t>
      </w:r>
      <w:r w:rsidR="00792CF8">
        <w:t xml:space="preserve"> </w:t>
      </w:r>
      <w:r w:rsidR="001F4820">
        <w:t>usually</w:t>
      </w:r>
      <w:r w:rsidR="00CE4850">
        <w:t xml:space="preserve"> based</w:t>
      </w:r>
      <w:proofErr w:type="gramEnd"/>
      <w:r w:rsidR="00CE4850">
        <w:t xml:space="preserve"> on expert consensus </w:t>
      </w:r>
      <w:r w:rsidR="00CE4850">
        <w:fldChar w:fldCharType="begin">
          <w:fldData xml:space="preserve">PEVuZE5vdGU+PENpdGU+PEF1dGhvcj5TbWl0aDwvQXV0aG9yPjxZZWFyPjIwMTc8L1llYXI+PFJl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</w:fldData>
        </w:fldChar>
      </w:r>
      <w:r w:rsidR="006856E7">
        <w:instrText xml:space="preserve"> ADDIN EN.CITE </w:instrText>
      </w:r>
      <w:r w:rsidR="006856E7">
        <w:fldChar w:fldCharType="begin">
          <w:fldData xml:space="preserve">PEVuZE5vdGU+PENpdGU+PEF1dGhvcj5TbWl0aDwvQXV0aG9yPjxZZWFyPjIwMTc8L1llYXI+PFJl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</w:fldData>
        </w:fldChar>
      </w:r>
      <w:r w:rsidR="006856E7">
        <w:instrText xml:space="preserve"> ADDIN EN.CITE.DATA </w:instrText>
      </w:r>
      <w:r w:rsidR="006856E7">
        <w:fldChar w:fldCharType="end"/>
      </w:r>
      <w:r w:rsidR="00CE4850">
        <w:fldChar w:fldCharType="separate"/>
      </w:r>
      <w:r w:rsidR="009A6B96">
        <w:rPr>
          <w:noProof/>
        </w:rPr>
        <w:t>(Smith et al., 2017)</w:t>
      </w:r>
      <w:r w:rsidR="00CE4850">
        <w:fldChar w:fldCharType="end"/>
      </w:r>
      <w:r w:rsidR="00CE4850">
        <w:t>.</w:t>
      </w:r>
      <w:r w:rsidR="001F4820">
        <w:t xml:space="preserve"> For example, i</w:t>
      </w:r>
      <w:r w:rsidR="00E656E0">
        <w:t>n the US</w:t>
      </w:r>
      <w:r w:rsidR="008F62B9">
        <w:t>,</w:t>
      </w:r>
      <w:r w:rsidR="00E656E0">
        <w:t xml:space="preserve"> many medical units default to </w:t>
      </w:r>
      <w:r w:rsidR="00C857FB">
        <w:t>observing</w:t>
      </w:r>
      <w:r w:rsidR="00E656E0">
        <w:t xml:space="preserve"> all patients every four hours</w:t>
      </w:r>
      <w:r w:rsidR="008F62B9">
        <w:t xml:space="preserve"> </w:t>
      </w:r>
      <w:r w:rsidR="008F62B9">
        <w:fldChar w:fldCharType="begin">
          <w:fldData xml:space="preserve">PEVuZE5vdGU+PENpdGU+PEF1dGhvcj5PcmxvdjwvQXV0aG9yPjxZZWFyPjIwMjA8L1llYXI+PFJl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</w:fldData>
        </w:fldChar>
      </w:r>
      <w:r w:rsidR="006B7983">
        <w:instrText xml:space="preserve"> ADDIN EN.CITE </w:instrText>
      </w:r>
      <w:r w:rsidR="006B7983">
        <w:fldChar w:fldCharType="begin">
          <w:fldData xml:space="preserve">PEVuZE5vdGU+PENpdGU+PEF1dGhvcj5PcmxvdjwvQXV0aG9yPjxZZWFyPjIwMjA8L1llYXI+PFJl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</w:fldData>
        </w:fldChar>
      </w:r>
      <w:r w:rsidR="006B7983">
        <w:instrText xml:space="preserve"> ADDIN EN.CITE.DATA </w:instrText>
      </w:r>
      <w:r w:rsidR="006B7983">
        <w:fldChar w:fldCharType="end"/>
      </w:r>
      <w:r w:rsidR="008F62B9">
        <w:fldChar w:fldCharType="separate"/>
      </w:r>
      <w:r w:rsidR="006B7983">
        <w:rPr>
          <w:noProof/>
        </w:rPr>
        <w:t>(Orlov and Arora, 2020, Tham et al., 2020)</w:t>
      </w:r>
      <w:r w:rsidR="008F62B9">
        <w:fldChar w:fldCharType="end"/>
      </w:r>
      <w:r w:rsidR="00E656E0">
        <w:t xml:space="preserve">. </w:t>
      </w:r>
      <w:r w:rsidR="00E476A3">
        <w:t xml:space="preserve">In </w:t>
      </w:r>
      <w:r w:rsidR="00EB6D4E">
        <w:t xml:space="preserve">many </w:t>
      </w:r>
      <w:r w:rsidR="0017791F">
        <w:t xml:space="preserve">Northern </w:t>
      </w:r>
      <w:r w:rsidR="00EB6D4E">
        <w:t>European countries</w:t>
      </w:r>
      <w:r w:rsidR="00C857FB">
        <w:t>,</w:t>
      </w:r>
      <w:r w:rsidR="00E656E0">
        <w:t xml:space="preserve"> </w:t>
      </w:r>
      <w:r w:rsidR="00E476A3">
        <w:t xml:space="preserve">monitoring </w:t>
      </w:r>
      <w:proofErr w:type="gramStart"/>
      <w:r w:rsidR="003B000D">
        <w:t>is</w:t>
      </w:r>
      <w:r w:rsidR="00E476A3">
        <w:t xml:space="preserve"> usually</w:t>
      </w:r>
      <w:r w:rsidR="00E656E0">
        <w:t xml:space="preserve"> </w:t>
      </w:r>
      <w:r w:rsidR="00E476A3">
        <w:t>guided</w:t>
      </w:r>
      <w:proofErr w:type="gramEnd"/>
      <w:r w:rsidR="00E476A3">
        <w:t xml:space="preserve"> by </w:t>
      </w:r>
      <w:r w:rsidR="0017791F">
        <w:t xml:space="preserve">protocols based on </w:t>
      </w:r>
      <w:r w:rsidR="007724EA">
        <w:t xml:space="preserve">Early </w:t>
      </w:r>
      <w:r w:rsidR="007724EA" w:rsidRPr="00772AAE">
        <w:rPr>
          <w:highlight w:val="yellow"/>
        </w:rPr>
        <w:t>W</w:t>
      </w:r>
      <w:r w:rsidR="00E656E0" w:rsidRPr="00772AAE">
        <w:rPr>
          <w:highlight w:val="yellow"/>
        </w:rPr>
        <w:t xml:space="preserve">arning </w:t>
      </w:r>
      <w:r w:rsidR="00A7423D" w:rsidRPr="00772AAE">
        <w:rPr>
          <w:highlight w:val="yellow"/>
        </w:rPr>
        <w:t>Scores</w:t>
      </w:r>
      <w:r w:rsidR="009E27BC" w:rsidRPr="00772AAE">
        <w:rPr>
          <w:highlight w:val="yellow"/>
        </w:rPr>
        <w:t>,</w:t>
      </w:r>
      <w:r w:rsidR="009E27BC">
        <w:t xml:space="preserve"> which combine individual vital sign abnormalities into a single score</w:t>
      </w:r>
      <w:r w:rsidR="0024351B">
        <w:t>.</w:t>
      </w:r>
      <w:r w:rsidR="00C857FB">
        <w:t xml:space="preserve"> </w:t>
      </w:r>
      <w:r w:rsidR="00E656E0">
        <w:t>For example</w:t>
      </w:r>
      <w:r w:rsidR="00CE4850">
        <w:t xml:space="preserve"> in </w:t>
      </w:r>
      <w:r w:rsidR="00081D17">
        <w:t>the UK,</w:t>
      </w:r>
      <w:r w:rsidR="00EB6ED1">
        <w:t xml:space="preserve"> </w:t>
      </w:r>
      <w:r w:rsidR="00756ACC">
        <w:t>the</w:t>
      </w:r>
      <w:r w:rsidR="00EB6ED1">
        <w:t xml:space="preserve"> National Early Warning Score</w:t>
      </w:r>
      <w:r w:rsidR="00081D17">
        <w:t xml:space="preserve"> </w:t>
      </w:r>
      <w:r w:rsidR="00E75A99">
        <w:t xml:space="preserve">2 </w:t>
      </w:r>
      <w:r w:rsidR="00047A3B">
        <w:t xml:space="preserve">system </w:t>
      </w:r>
      <w:r w:rsidR="005949AA">
        <w:t xml:space="preserve">is </w:t>
      </w:r>
      <w:r w:rsidR="0017791F">
        <w:t xml:space="preserve">recommended by national bodies </w:t>
      </w:r>
      <w:r w:rsidR="005949AA">
        <w:t>for use in acute hospitals</w:t>
      </w:r>
      <w:r w:rsidR="00870DD1">
        <w:t xml:space="preserve"> and has been implemented in most</w:t>
      </w:r>
      <w:r w:rsidR="00EB6ED1">
        <w:t xml:space="preserve"> </w:t>
      </w:r>
      <w:r w:rsidR="00702B24">
        <w:t xml:space="preserve">settings </w:t>
      </w:r>
      <w:r w:rsidR="00EB6ED1">
        <w:fldChar w:fldCharType="begin">
          <w:fldData xml:space="preserve">PEVuZE5vdGU+PENpdGU+PEF1dGhvcj5Sb3lhbCBDb2xsZWdlIG9mIFBoeXNpY2lhbnM8L0F1dGhv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==
</w:fldData>
        </w:fldChar>
      </w:r>
      <w:r w:rsidR="00BD0B15">
        <w:instrText xml:space="preserve"> ADDIN EN.CITE </w:instrText>
      </w:r>
      <w:r w:rsidR="00BD0B15">
        <w:fldChar w:fldCharType="begin">
          <w:fldData xml:space="preserve">PEVuZE5vdGU+PENpdGU+PEF1dGhvcj5Sb3lhbCBDb2xsZWdlIG9mIFBoeXNpY2lhbnM8L0F1dGhv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==
</w:fldData>
        </w:fldChar>
      </w:r>
      <w:r w:rsidR="00BD0B15">
        <w:instrText xml:space="preserve"> ADDIN EN.CITE.DATA </w:instrText>
      </w:r>
      <w:r w:rsidR="00BD0B15">
        <w:fldChar w:fldCharType="end"/>
      </w:r>
      <w:r w:rsidR="00EB6ED1">
        <w:fldChar w:fldCharType="separate"/>
      </w:r>
      <w:r w:rsidR="00BD0B15">
        <w:rPr>
          <w:noProof/>
        </w:rPr>
        <w:t>(Royal College of Physicians, 2017, National Institute for Health Care Excellence, 2007, National Confidential Enquiry into Patient Outcome and Death and 2015)</w:t>
      </w:r>
      <w:r w:rsidR="00EB6ED1">
        <w:fldChar w:fldCharType="end"/>
      </w:r>
      <w:r w:rsidR="00EB6ED1">
        <w:t xml:space="preserve">. </w:t>
      </w:r>
      <w:r w:rsidR="00756ACC">
        <w:t xml:space="preserve">Patients with </w:t>
      </w:r>
      <w:r w:rsidR="00334E78">
        <w:t>a low</w:t>
      </w:r>
      <w:r w:rsidR="00756ACC">
        <w:t xml:space="preserve"> </w:t>
      </w:r>
      <w:r w:rsidR="00A7423D" w:rsidRPr="00772AAE">
        <w:rPr>
          <w:highlight w:val="yellow"/>
        </w:rPr>
        <w:t>National Early Warning Score</w:t>
      </w:r>
      <w:r w:rsidR="00334E78">
        <w:t xml:space="preserve"> </w:t>
      </w:r>
      <w:r w:rsidR="00756ACC">
        <w:t xml:space="preserve">are monitored </w:t>
      </w:r>
      <w:r w:rsidR="00A8191D">
        <w:t xml:space="preserve">every </w:t>
      </w:r>
      <w:r w:rsidR="00E85262">
        <w:t>6-</w:t>
      </w:r>
      <w:r w:rsidR="00A8191D">
        <w:t>12 hours</w:t>
      </w:r>
      <w:r w:rsidR="00334E78">
        <w:t xml:space="preserve">, increasing to hourly for </w:t>
      </w:r>
      <w:r w:rsidR="00AB4182">
        <w:t xml:space="preserve">patients with scores above 6 </w:t>
      </w:r>
      <w:r w:rsidR="00A8191D">
        <w:fldChar w:fldCharType="begin"/>
      </w:r>
      <w:r w:rsidR="00A8191D">
        <w:instrText xml:space="preserve"> ADDIN EN.CITE &lt;EndNote&gt;&lt;Cite&gt;&lt;Author&gt;Royal College of Physicians&lt;/Author&gt;&lt;Year&gt;2017&lt;/Year&gt;&lt;RecNum&gt;975&lt;/RecNum&gt;&lt;DisplayText&gt;(Royal College of Physicians, 2017)&lt;/DisplayText&gt;&lt;record&gt;&lt;rec-number&gt;975&lt;/rec-number&gt;&lt;foreign-keys&gt;&lt;key app="EN" db-id="9z25saraxzrexjevsw8x9pto22x9azzfvrtt" timestamp="1556893106"&gt;975&lt;/key&gt;&lt;/foreign-keys&gt;&lt;ref-type name="Journal Article"&gt;17&lt;/ref-type&gt;&lt;contributors&gt;&lt;authors&gt;&lt;author&gt;Royal College of Physicians,&lt;/author&gt;&lt;/authors&gt;&lt;/contributors&gt;&lt;titles&gt;&lt;title&gt;National Early Warning Score (NEWS) 2 - Standardising the assessment of acute-illness severity in the NHS&lt;/title&gt;&lt;/titles&gt;&lt;dates&gt;&lt;year&gt;2017&lt;/year&gt;&lt;/dates&gt;&lt;urls&gt;&lt;/urls&gt;&lt;/record&gt;&lt;/Cite&gt;&lt;/EndNote&gt;</w:instrText>
      </w:r>
      <w:r w:rsidR="00A8191D">
        <w:fldChar w:fldCharType="separate"/>
      </w:r>
      <w:r w:rsidR="00A8191D">
        <w:rPr>
          <w:noProof/>
        </w:rPr>
        <w:t>(Royal College of Physicians, 2017)</w:t>
      </w:r>
      <w:r w:rsidR="00A8191D">
        <w:fldChar w:fldCharType="end"/>
      </w:r>
      <w:r w:rsidR="002E7E52">
        <w:t xml:space="preserve">. </w:t>
      </w:r>
    </w:p>
    <w:p w14:paraId="325570E2" w14:textId="18833ABC" w:rsidR="003F730F" w:rsidRDefault="005F5306" w:rsidP="00012CA7">
      <w:r>
        <w:t>Routine four</w:t>
      </w:r>
      <w:r w:rsidR="019E535C">
        <w:t>-</w:t>
      </w:r>
      <w:r w:rsidRPr="00772AAE">
        <w:rPr>
          <w:highlight w:val="yellow"/>
        </w:rPr>
        <w:t xml:space="preserve">hourly </w:t>
      </w:r>
      <w:r w:rsidR="00285124" w:rsidRPr="00772AAE">
        <w:rPr>
          <w:highlight w:val="yellow"/>
        </w:rPr>
        <w:t>assessments</w:t>
      </w:r>
      <w:r w:rsidR="00285124">
        <w:t xml:space="preserve"> </w:t>
      </w:r>
      <w:r>
        <w:t xml:space="preserve">can result in unnecessary observations and </w:t>
      </w:r>
      <w:proofErr w:type="gramStart"/>
      <w:r>
        <w:t>have been recommended</w:t>
      </w:r>
      <w:proofErr w:type="gramEnd"/>
      <w:r>
        <w:t xml:space="preserve"> for de-implementation</w:t>
      </w:r>
      <w:r w:rsidR="008F62B9">
        <w:t xml:space="preserve"> </w:t>
      </w:r>
      <w:r w:rsidR="008F62B9">
        <w:fldChar w:fldCharType="begin">
          <w:fldData xml:space="preserve">PEVuZE5vdGU+PENpdGU+PEF1dGhvcj5PcmxvdjwvQXV0aG9yPjxZZWFyPjIwMjA8L1llYXI+PFJl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</w:fldData>
        </w:fldChar>
      </w:r>
      <w:r w:rsidR="006B7983">
        <w:instrText xml:space="preserve"> ADDIN EN.CITE </w:instrText>
      </w:r>
      <w:r w:rsidR="006B7983">
        <w:fldChar w:fldCharType="begin">
          <w:fldData xml:space="preserve">PEVuZE5vdGU+PENpdGU+PEF1dGhvcj5PcmxvdjwvQXV0aG9yPjxZZWFyPjIwMjA8L1llYXI+PFJl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</w:fldData>
        </w:fldChar>
      </w:r>
      <w:r w:rsidR="006B7983">
        <w:instrText xml:space="preserve"> ADDIN EN.CITE.DATA </w:instrText>
      </w:r>
      <w:r w:rsidR="006B7983">
        <w:fldChar w:fldCharType="end"/>
      </w:r>
      <w:r w:rsidR="008F62B9">
        <w:fldChar w:fldCharType="separate"/>
      </w:r>
      <w:r w:rsidR="006B7983">
        <w:rPr>
          <w:noProof/>
        </w:rPr>
        <w:t>(Orlov and Arora, 2020, Tham et al., 2020)</w:t>
      </w:r>
      <w:r w:rsidR="008F62B9">
        <w:fldChar w:fldCharType="end"/>
      </w:r>
      <w:r w:rsidR="00854DDD">
        <w:t>.</w:t>
      </w:r>
      <w:r>
        <w:t xml:space="preserve"> </w:t>
      </w:r>
      <w:r w:rsidR="00870DD1">
        <w:t xml:space="preserve">However, </w:t>
      </w:r>
      <w:r w:rsidR="00FA22A3">
        <w:t>determining</w:t>
      </w:r>
      <w:r w:rsidR="00870DD1">
        <w:t xml:space="preserve"> alternative </w:t>
      </w:r>
      <w:r w:rsidR="00285124" w:rsidRPr="00772AAE">
        <w:rPr>
          <w:highlight w:val="yellow"/>
        </w:rPr>
        <w:t>vital signs</w:t>
      </w:r>
      <w:r w:rsidR="00870DD1">
        <w:t xml:space="preserve"> regimens remains problematic. Although there is evidence that </w:t>
      </w:r>
      <w:r w:rsidR="00A7423D" w:rsidRPr="00772AAE">
        <w:rPr>
          <w:highlight w:val="yellow"/>
        </w:rPr>
        <w:t xml:space="preserve">Early Warning </w:t>
      </w:r>
      <w:proofErr w:type="gramStart"/>
      <w:r w:rsidR="00A7423D" w:rsidRPr="00772AAE">
        <w:rPr>
          <w:highlight w:val="yellow"/>
        </w:rPr>
        <w:t xml:space="preserve">Scores </w:t>
      </w:r>
      <w:r w:rsidR="00870DD1">
        <w:t xml:space="preserve"> are</w:t>
      </w:r>
      <w:proofErr w:type="gramEnd"/>
      <w:r w:rsidR="00870DD1">
        <w:t xml:space="preserve"> good predictors of adverse patient outcomes</w:t>
      </w:r>
      <w:r w:rsidR="003F730F">
        <w:t xml:space="preserve"> and so could be used to prioritise patients most in need of </w:t>
      </w:r>
      <w:r w:rsidR="003F730F" w:rsidRPr="00772AAE">
        <w:rPr>
          <w:highlight w:val="yellow"/>
        </w:rPr>
        <w:t xml:space="preserve">frequent </w:t>
      </w:r>
      <w:r w:rsidR="00285124" w:rsidRPr="00772AAE">
        <w:rPr>
          <w:highlight w:val="yellow"/>
        </w:rPr>
        <w:t>monitoring</w:t>
      </w:r>
      <w:r w:rsidR="00870DD1">
        <w:t xml:space="preserve">, there is no direct evidence to link these scores to specific monitoring frequencies </w:t>
      </w:r>
      <w:r w:rsidR="00870DD1">
        <w:fldChar w:fldCharType="begin">
          <w:fldData xml:space="preserve">PEVuZE5vdGU+PENpdGU+PEF1dGhvcj5TbWl0aDwvQXV0aG9yPjxZZWFyPjIwMTc8L1llYXI+PFJl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</w:fldData>
        </w:fldChar>
      </w:r>
      <w:r w:rsidR="006856E7">
        <w:instrText xml:space="preserve"> ADDIN EN.CITE </w:instrText>
      </w:r>
      <w:r w:rsidR="006856E7">
        <w:fldChar w:fldCharType="begin">
          <w:fldData xml:space="preserve">PEVuZE5vdGU+PENpdGU+PEF1dGhvcj5TbWl0aDwvQXV0aG9yPjxZZWFyPjIwMTc8L1llYXI+PFJl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</w:fldData>
        </w:fldChar>
      </w:r>
      <w:r w:rsidR="006856E7">
        <w:instrText xml:space="preserve"> ADDIN EN.CITE.DATA </w:instrText>
      </w:r>
      <w:r w:rsidR="006856E7">
        <w:fldChar w:fldCharType="end"/>
      </w:r>
      <w:r w:rsidR="00870DD1">
        <w:fldChar w:fldCharType="separate"/>
      </w:r>
      <w:r w:rsidR="00870DD1">
        <w:rPr>
          <w:noProof/>
        </w:rPr>
        <w:t>(Smith et al., 2017)</w:t>
      </w:r>
      <w:r w:rsidR="00870DD1">
        <w:fldChar w:fldCharType="end"/>
      </w:r>
      <w:r w:rsidR="00870DD1">
        <w:t xml:space="preserve">. </w:t>
      </w:r>
      <w:r w:rsidR="00F530ED">
        <w:t>P</w:t>
      </w:r>
      <w:r w:rsidR="00B85578">
        <w:t xml:space="preserve">rotocols based on </w:t>
      </w:r>
      <w:r w:rsidR="00A7423D" w:rsidRPr="00772AAE">
        <w:rPr>
          <w:highlight w:val="yellow"/>
        </w:rPr>
        <w:t>Early Warning Score</w:t>
      </w:r>
      <w:r w:rsidR="00594011" w:rsidRPr="00772AAE">
        <w:rPr>
          <w:highlight w:val="yellow"/>
        </w:rPr>
        <w:t>s</w:t>
      </w:r>
      <w:r>
        <w:t xml:space="preserve"> </w:t>
      </w:r>
      <w:r w:rsidR="00BA0815">
        <w:t>can</w:t>
      </w:r>
      <w:r w:rsidR="00CE4850">
        <w:t xml:space="preserve"> </w:t>
      </w:r>
      <w:r w:rsidR="003F730F">
        <w:t xml:space="preserve">generate </w:t>
      </w:r>
      <w:r w:rsidR="00B85578">
        <w:t>high numbers of</w:t>
      </w:r>
      <w:r w:rsidR="00CE4850">
        <w:t xml:space="preserve"> false alerts</w:t>
      </w:r>
      <w:r w:rsidR="00B301F3">
        <w:t xml:space="preserve">, </w:t>
      </w:r>
      <w:r w:rsidR="004E7A38">
        <w:t xml:space="preserve">unnecessarily </w:t>
      </w:r>
      <w:r w:rsidR="00594011">
        <w:t xml:space="preserve">subjecting </w:t>
      </w:r>
      <w:r w:rsidR="004E7A38">
        <w:t xml:space="preserve">stable </w:t>
      </w:r>
      <w:r w:rsidR="00CE4850">
        <w:t>patient</w:t>
      </w:r>
      <w:r w:rsidR="003D4483">
        <w:t>s</w:t>
      </w:r>
      <w:r w:rsidR="00CE4850">
        <w:t xml:space="preserve"> </w:t>
      </w:r>
      <w:r w:rsidR="003D4483">
        <w:t>to</w:t>
      </w:r>
      <w:r w:rsidR="00BA0815">
        <w:t xml:space="preserve"> high frequency monitoring</w:t>
      </w:r>
      <w:r w:rsidR="00B301F3">
        <w:t>,</w:t>
      </w:r>
      <w:r w:rsidR="00BA0815">
        <w:t xml:space="preserve"> </w:t>
      </w:r>
      <w:r w:rsidR="00120743">
        <w:t xml:space="preserve">and </w:t>
      </w:r>
      <w:r w:rsidR="00FA22A3">
        <w:t xml:space="preserve">potentially </w:t>
      </w:r>
      <w:r w:rsidR="00BA0815">
        <w:t>generating unnecessary work for nurses</w:t>
      </w:r>
      <w:r w:rsidR="008F62B9">
        <w:t xml:space="preserve"> </w:t>
      </w:r>
      <w:r w:rsidR="008F62B9">
        <w:fldChar w:fldCharType="begin">
          <w:fldData xml:space="preserve">PEVuZE5vdGU+PENpdGU+PEF1dGhvcj5CZWRveWE8L0F1dGhvcj48WWVhcj4yMDE5PC9ZZWFyPjxS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</w:fldData>
        </w:fldChar>
      </w:r>
      <w:r w:rsidR="008F62B9">
        <w:instrText xml:space="preserve"> ADDIN EN.CITE </w:instrText>
      </w:r>
      <w:r w:rsidR="008F62B9">
        <w:fldChar w:fldCharType="begin">
          <w:fldData xml:space="preserve">PEVuZE5vdGU+PENpdGU+PEF1dGhvcj5CZWRveWE8L0F1dGhvcj48WWVhcj4yMDE5PC9ZZWFyPjxS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</w:fldData>
        </w:fldChar>
      </w:r>
      <w:r w:rsidR="008F62B9">
        <w:instrText xml:space="preserve"> ADDIN EN.CITE.DATA </w:instrText>
      </w:r>
      <w:r w:rsidR="008F62B9">
        <w:fldChar w:fldCharType="end"/>
      </w:r>
      <w:r w:rsidR="008F62B9">
        <w:fldChar w:fldCharType="separate"/>
      </w:r>
      <w:r w:rsidR="008F62B9">
        <w:rPr>
          <w:noProof/>
        </w:rPr>
        <w:t>(Bedoya et al., 2019, Fox and Elliott, 2015)</w:t>
      </w:r>
      <w:r w:rsidR="008F62B9">
        <w:fldChar w:fldCharType="end"/>
      </w:r>
      <w:r w:rsidR="00BA0815">
        <w:t xml:space="preserve">. </w:t>
      </w:r>
      <w:r w:rsidR="00F12F2D">
        <w:t xml:space="preserve">There is </w:t>
      </w:r>
      <w:r w:rsidR="00B27BA9">
        <w:t xml:space="preserve">growing </w:t>
      </w:r>
      <w:r w:rsidR="00F12F2D">
        <w:t xml:space="preserve">evidence that </w:t>
      </w:r>
      <w:r w:rsidR="00E13DE8">
        <w:t xml:space="preserve">adherence to </w:t>
      </w:r>
      <w:r w:rsidR="00A7423D" w:rsidRPr="00772AAE">
        <w:rPr>
          <w:highlight w:val="yellow"/>
        </w:rPr>
        <w:t>Early Warning Score</w:t>
      </w:r>
      <w:r w:rsidR="00E13DE8" w:rsidRPr="00772AAE">
        <w:rPr>
          <w:highlight w:val="yellow"/>
        </w:rPr>
        <w:t>-based</w:t>
      </w:r>
      <w:r w:rsidR="00F12F2D">
        <w:t xml:space="preserve"> </w:t>
      </w:r>
      <w:r w:rsidR="00B27BA9">
        <w:t>monitoring</w:t>
      </w:r>
      <w:r w:rsidR="00F12F2D">
        <w:t xml:space="preserve"> </w:t>
      </w:r>
      <w:r w:rsidR="00E13DE8">
        <w:t xml:space="preserve">protocols </w:t>
      </w:r>
      <w:r w:rsidR="0154DE52">
        <w:t>is</w:t>
      </w:r>
      <w:r w:rsidR="00F12F2D">
        <w:t xml:space="preserve"> poor</w:t>
      </w:r>
      <w:r w:rsidR="0034065F">
        <w:t xml:space="preserve"> </w:t>
      </w:r>
      <w:r w:rsidR="0034065F">
        <w:fldChar w:fldCharType="begin">
          <w:fldData xml:space="preserve">PEVuZE5vdGU+PENpdGU+PEF1dGhvcj5IYW5kczwvQXV0aG9yPjxZZWFyPjIwMTM8L1llYXI+PFJl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</w:fldData>
        </w:fldChar>
      </w:r>
      <w:r w:rsidR="003D3AEF">
        <w:instrText xml:space="preserve"> ADDIN EN.CITE </w:instrText>
      </w:r>
      <w:r w:rsidR="003D3AEF">
        <w:fldChar w:fldCharType="begin">
          <w:fldData xml:space="preserve">PEVuZE5vdGU+PENpdGU+PEF1dGhvcj5IYW5kczwvQXV0aG9yPjxZZWFyPjIwMTM8L1llYXI+PFJl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</w:fldData>
        </w:fldChar>
      </w:r>
      <w:r w:rsidR="003D3AEF">
        <w:instrText xml:space="preserve"> ADDIN EN.CITE.DATA </w:instrText>
      </w:r>
      <w:r w:rsidR="003D3AEF">
        <w:fldChar w:fldCharType="end"/>
      </w:r>
      <w:r w:rsidR="0034065F">
        <w:fldChar w:fldCharType="separate"/>
      </w:r>
      <w:r w:rsidR="003D3AEF">
        <w:rPr>
          <w:noProof/>
        </w:rPr>
        <w:t>(Hands et al., 2013, Tysinger, 2014, Redfern et al., 2019)</w:t>
      </w:r>
      <w:r w:rsidR="0034065F">
        <w:fldChar w:fldCharType="end"/>
      </w:r>
      <w:r w:rsidR="00F12F2D">
        <w:t>.</w:t>
      </w:r>
      <w:r w:rsidR="00D61C7E">
        <w:t xml:space="preserve"> </w:t>
      </w:r>
      <w:r w:rsidR="00037A21">
        <w:t xml:space="preserve">The perception that </w:t>
      </w:r>
      <w:r w:rsidR="005663EC">
        <w:t xml:space="preserve">many </w:t>
      </w:r>
      <w:r w:rsidR="00285124" w:rsidRPr="00772AAE">
        <w:rPr>
          <w:highlight w:val="yellow"/>
        </w:rPr>
        <w:t>vital signs assessments</w:t>
      </w:r>
      <w:r w:rsidR="005663EC">
        <w:t xml:space="preserve"> are unnecessary </w:t>
      </w:r>
      <w:r w:rsidR="0052161A">
        <w:t xml:space="preserve">in low-risk patients </w:t>
      </w:r>
      <w:r w:rsidR="00157039">
        <w:t xml:space="preserve">may be one of the underlying causes </w:t>
      </w:r>
      <w:r w:rsidR="0052161A">
        <w:t xml:space="preserve">of </w:t>
      </w:r>
      <w:r w:rsidR="00157039">
        <w:t xml:space="preserve">poor </w:t>
      </w:r>
      <w:r w:rsidR="0052161A">
        <w:t>adherence</w:t>
      </w:r>
      <w:r w:rsidR="003D3AEF">
        <w:t xml:space="preserve"> </w:t>
      </w:r>
      <w:r w:rsidR="003D3AEF">
        <w:fldChar w:fldCharType="begin"/>
      </w:r>
      <w:r w:rsidR="003D3AEF">
        <w:instrText xml:space="preserve"> ADDIN EN.CITE &lt;EndNote&gt;&lt;Cite&gt;&lt;Author&gt;Redfern&lt;/Author&gt;&lt;Year&gt;2019&lt;/Year&gt;&lt;RecNum&gt;1288&lt;/RecNum&gt;&lt;DisplayText&gt;(Redfern et al., 2019)&lt;/DisplayText&gt;&lt;record&gt;&lt;rec-number&gt;1288&lt;/rec-number&gt;&lt;foreign-keys&gt;&lt;key app="EN" db-id="9z25saraxzrexjevsw8x9pto22x9azzfvrtt" timestamp="1600332267"&gt;1288&lt;/key&gt;&lt;/foreign-keys&gt;&lt;ref-type name="Journal Article"&gt;17&lt;/ref-type&gt;&lt;contributors&gt;&lt;authors&gt;&lt;author&gt;Redfern, Oliver C&lt;/author&gt;&lt;author&gt;Griffiths, Peter&lt;/author&gt;&lt;author&gt;Maruotti, Antonello&lt;/author&gt;&lt;author&gt;Recio Saucedo, Alejandra&lt;/author&gt;&lt;author&gt;Smith, Gary B&lt;/author&gt;&lt;/authors&gt;&lt;/contributors&gt;&lt;titles&gt;&lt;title&gt;The association between nurse staffing levels and the timeliness of vital signs monitoring: a retrospective observational study in the UK&lt;/title&gt;&lt;secondary-title&gt;BMJ Open&lt;/secondary-title&gt;&lt;/titles&gt;&lt;periodical&gt;&lt;full-title&gt;BMJ Open&lt;/full-title&gt;&lt;/periodical&gt;&lt;pages&gt;e032157&lt;/pages&gt;&lt;volume&gt;9&lt;/volume&gt;&lt;number&gt;9&lt;/number&gt;&lt;dates&gt;&lt;year&gt;2019&lt;/year&gt;&lt;/dates&gt;&lt;urls&gt;&lt;related-urls&gt;&lt;url&gt;https://bmjopen.bmj.com/content/bmjopen/9/9/e032157.full.pdf&lt;/url&gt;&lt;url&gt;https://www.ncbi.nlm.nih.gov/pmc/articles/PMC6773325/pdf/bmjopen-2019-032157.pdf&lt;/url&gt;&lt;/related-urls&gt;&lt;/urls&gt;&lt;electronic-resource-num&gt;10.1136/bmjopen-2019-032157&lt;/electronic-resource-num&gt;&lt;/record&gt;&lt;/Cite&gt;&lt;/EndNote&gt;</w:instrText>
      </w:r>
      <w:r w:rsidR="003D3AEF">
        <w:fldChar w:fldCharType="separate"/>
      </w:r>
      <w:r w:rsidR="003D3AEF">
        <w:rPr>
          <w:noProof/>
        </w:rPr>
        <w:t>(Redfern et al., 2019)</w:t>
      </w:r>
      <w:r w:rsidR="003D3AEF">
        <w:fldChar w:fldCharType="end"/>
      </w:r>
      <w:r w:rsidR="67D54732">
        <w:t xml:space="preserve">, with staff reporting they have to prioritise </w:t>
      </w:r>
      <w:r w:rsidR="72536BA3">
        <w:t xml:space="preserve">some tasks such as </w:t>
      </w:r>
      <w:r w:rsidR="67D54732">
        <w:t xml:space="preserve">responding to </w:t>
      </w:r>
      <w:r w:rsidR="40746A4A">
        <w:t>rapid deterioration</w:t>
      </w:r>
      <w:r w:rsidR="67D54732">
        <w:t xml:space="preserve"> over scheduled observations </w:t>
      </w:r>
      <w:r w:rsidR="0034065F">
        <w:fldChar w:fldCharType="begin"/>
      </w:r>
      <w:r w:rsidR="003D3AEF">
        <w:instrText xml:space="preserve"> ADDIN EN.CITE &lt;EndNote&gt;&lt;Cite&gt;&lt;Author&gt;Hope&lt;/Author&gt;&lt;Year&gt;2019&lt;/Year&gt;&lt;RecNum&gt;1256&lt;/RecNum&gt;&lt;DisplayText&gt;(Hope et al., 2019)&lt;/DisplayText&gt;&lt;record&gt;&lt;rec-number&gt;1256&lt;/rec-number&gt;&lt;foreign-keys&gt;&lt;key app="EN" db-id="9z25saraxzrexjevsw8x9pto22x9azzfvrtt" timestamp="1592901200"&gt;1256&lt;/key&gt;&lt;/foreign-keys&gt;&lt;ref-type name="Journal Article"&gt;17&lt;/ref-type&gt;&lt;contributors&gt;&lt;authors&gt;&lt;author&gt;Hope, Joanna&lt;/author&gt;&lt;author&gt;Griffiths, Peter&lt;/author&gt;&lt;author&gt;Schmidt, Paul E.&lt;/author&gt;&lt;author&gt;Recio-Saucedo, Alejandra&lt;/author&gt;&lt;author&gt;Smith, Gary B.&lt;/author&gt;&lt;/authors&gt;&lt;/contributors&gt;&lt;titles&gt;&lt;title&gt;Impact of using data from electronic protocols in nursing performance management: A qualitative interview study&lt;/title&gt;&lt;secondary-title&gt;Journal of Nursing Management&lt;/secondary-title&gt;&lt;/titles&gt;&lt;periodical&gt;&lt;full-title&gt;Journal of Nursing Management&lt;/full-title&gt;&lt;abbr-1&gt;J. Nurs. Manag.&lt;/abbr-1&gt;&lt;abbr-2&gt;J Nurs Manag&lt;/abbr-2&gt;&lt;/periodical&gt;&lt;pages&gt;1682-1690&lt;/pages&gt;&lt;volume&gt;27&lt;/volume&gt;&lt;number&gt;8&lt;/number&gt;&lt;dates&gt;&lt;year&gt;2019&lt;/year&gt;&lt;/dates&gt;&lt;isbn&gt;0966-0429&lt;/isbn&gt;&lt;urls&gt;&lt;related-urls&gt;&lt;url&gt;https://onlinelibrary.wiley.com/doi/abs/10.1111/jonm.12858&lt;/url&gt;&lt;url&gt;https://www.ncbi.nlm.nih.gov/pmc/articles/PMC6919414/pdf/JONM-27-1682.pdf&lt;/url&gt;&lt;/related-urls&gt;&lt;/urls&gt;&lt;electronic-resource-num&gt;10.1111/jonm.12858&lt;/electronic-resource-num&gt;&lt;/record&gt;&lt;/Cite&gt;&lt;/EndNote&gt;</w:instrText>
      </w:r>
      <w:r w:rsidR="0034065F">
        <w:fldChar w:fldCharType="separate"/>
      </w:r>
      <w:r w:rsidR="003D3AEF">
        <w:rPr>
          <w:noProof/>
        </w:rPr>
        <w:t>(Hope et al., 2019)</w:t>
      </w:r>
      <w:r w:rsidR="0034065F">
        <w:fldChar w:fldCharType="end"/>
      </w:r>
      <w:r w:rsidR="00157039">
        <w:t xml:space="preserve">. </w:t>
      </w:r>
      <w:r w:rsidR="002E7E52">
        <w:t xml:space="preserve">New technology aiming to improve </w:t>
      </w:r>
      <w:r w:rsidR="0066541A">
        <w:t>the fidelity of vital signs monitoring</w:t>
      </w:r>
      <w:r w:rsidR="002E7E52">
        <w:t xml:space="preserve">, including </w:t>
      </w:r>
      <w:r w:rsidR="0066541A">
        <w:t>wearable devices</w:t>
      </w:r>
      <w:r w:rsidR="002E7E52">
        <w:t xml:space="preserve"> </w:t>
      </w:r>
      <w:r w:rsidR="004403A0">
        <w:t xml:space="preserve">and </w:t>
      </w:r>
      <w:r w:rsidR="00B10AAE">
        <w:t>even providing</w:t>
      </w:r>
      <w:r w:rsidR="004403A0">
        <w:t xml:space="preserve"> patients </w:t>
      </w:r>
      <w:r w:rsidR="00B10AAE">
        <w:t xml:space="preserve">with devices </w:t>
      </w:r>
      <w:r w:rsidR="004403A0">
        <w:t xml:space="preserve">to measure and record their own vital signs </w:t>
      </w:r>
      <w:r w:rsidR="004403A0">
        <w:fldChar w:fldCharType="begin">
          <w:fldData xml:space="preserve">PEVuZE5vdGU+PENpdGU+PEF1dGhvcj5XZWVuazwvQXV0aG9yPjxZZWFyPjIwMTg8L1llYXI+PFJl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</w:fldData>
        </w:fldChar>
      </w:r>
      <w:r w:rsidR="009A6B96" w:rsidRPr="00FA74E5">
        <w:instrText xml:space="preserve"> ADDIN EN.CITE </w:instrText>
      </w:r>
      <w:r w:rsidR="009A6B96" w:rsidRPr="008F62B9">
        <w:fldChar w:fldCharType="begin">
          <w:fldData xml:space="preserve">PEVuZE5vdGU+PENpdGU+PEF1dGhvcj5XZWVuazwvQXV0aG9yPjxZZWFyPjIwMTg8L1llYXI+PFJl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</w:fldData>
        </w:fldChar>
      </w:r>
      <w:r w:rsidR="009A6B96" w:rsidRPr="00FA74E5">
        <w:instrText xml:space="preserve"> ADDIN EN.CITE.DATA </w:instrText>
      </w:r>
      <w:r w:rsidR="009A6B96" w:rsidRPr="008F62B9">
        <w:fldChar w:fldCharType="end"/>
      </w:r>
      <w:r w:rsidR="004403A0">
        <w:fldChar w:fldCharType="separate"/>
      </w:r>
      <w:r w:rsidR="009A6B96">
        <w:rPr>
          <w:noProof/>
        </w:rPr>
        <w:t>(Weenk et al., 2018)</w:t>
      </w:r>
      <w:r w:rsidR="004403A0">
        <w:fldChar w:fldCharType="end"/>
      </w:r>
      <w:r w:rsidR="004403A0">
        <w:t xml:space="preserve">, </w:t>
      </w:r>
      <w:r w:rsidR="002E7E52">
        <w:t>promises</w:t>
      </w:r>
      <w:r w:rsidR="004403A0">
        <w:t xml:space="preserve"> considerable</w:t>
      </w:r>
      <w:r w:rsidR="002E7E52">
        <w:t xml:space="preserve"> </w:t>
      </w:r>
      <w:r w:rsidR="00012B87">
        <w:t>time saving</w:t>
      </w:r>
      <w:r w:rsidR="004403A0">
        <w:t>s</w:t>
      </w:r>
      <w:r w:rsidR="002E7E52">
        <w:t xml:space="preserve"> for nursing staff </w:t>
      </w:r>
      <w:r w:rsidR="00304F6F">
        <w:fldChar w:fldCharType="begin">
          <w:fldData xml:space="preserve">PEVuZE5vdGU+PENpdGU+PEF1dGhvcj5Xb25nPC9BdXRob3I+PFllYXI+MjAxNzwvWWVhcj48UmVj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</w:fldData>
        </w:fldChar>
      </w:r>
      <w:r w:rsidR="009A6B96">
        <w:instrText xml:space="preserve"> ADDIN EN.CITE </w:instrText>
      </w:r>
      <w:r w:rsidR="009A6B96">
        <w:fldChar w:fldCharType="begin">
          <w:fldData xml:space="preserve">PEVuZE5vdGU+PENpdGU+PEF1dGhvcj5Xb25nPC9BdXRob3I+PFllYXI+MjAxNzwvWWVhcj48UmVj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</w:fldData>
        </w:fldChar>
      </w:r>
      <w:r w:rsidR="009A6B96">
        <w:instrText xml:space="preserve"> ADDIN EN.CITE.DATA </w:instrText>
      </w:r>
      <w:r w:rsidR="009A6B96">
        <w:fldChar w:fldCharType="end"/>
      </w:r>
      <w:r w:rsidR="00304F6F">
        <w:fldChar w:fldCharType="separate"/>
      </w:r>
      <w:r w:rsidR="009A6B96">
        <w:rPr>
          <w:noProof/>
        </w:rPr>
        <w:t>(Wong et al., 2017, Bellomo et al., 2012, Wager et al., 2010)</w:t>
      </w:r>
      <w:r w:rsidR="00304F6F">
        <w:fldChar w:fldCharType="end"/>
      </w:r>
      <w:r w:rsidR="002E7E52">
        <w:t xml:space="preserve">. </w:t>
      </w:r>
    </w:p>
    <w:p w14:paraId="7C02A441" w14:textId="0AA72D8A" w:rsidR="00C47DC9" w:rsidRDefault="002E7E52" w:rsidP="00012CA7">
      <w:r>
        <w:t>However,</w:t>
      </w:r>
      <w:r w:rsidR="003F730F">
        <w:t xml:space="preserve"> while these different approaches promise a more efficient use of nursing time with </w:t>
      </w:r>
      <w:r w:rsidR="00C664AC">
        <w:t xml:space="preserve">potential </w:t>
      </w:r>
      <w:r w:rsidR="003F730F">
        <w:t xml:space="preserve">benefit to patients, </w:t>
      </w:r>
      <w:r w:rsidR="00FA22A3">
        <w:t xml:space="preserve">there is currently little data to </w:t>
      </w:r>
      <w:r w:rsidR="003F730F">
        <w:t>show</w:t>
      </w:r>
      <w:r w:rsidR="00FA22A3">
        <w:t xml:space="preserve"> </w:t>
      </w:r>
      <w:r>
        <w:t>how much time</w:t>
      </w:r>
      <w:r w:rsidR="006E582A">
        <w:t xml:space="preserve"> nurses </w:t>
      </w:r>
      <w:r>
        <w:t xml:space="preserve">spend </w:t>
      </w:r>
      <w:r w:rsidR="76BABD0D">
        <w:t xml:space="preserve">on </w:t>
      </w:r>
      <w:r>
        <w:t>vital signs activities</w:t>
      </w:r>
      <w:r w:rsidR="00FA22A3">
        <w:t xml:space="preserve"> or to estimate potential savings (or costs) </w:t>
      </w:r>
      <w:r w:rsidR="003F730F">
        <w:t>associated with change</w:t>
      </w:r>
      <w:r>
        <w:t xml:space="preserve">. </w:t>
      </w:r>
      <w:r w:rsidR="001F7667">
        <w:t xml:space="preserve">A recent literature review found </w:t>
      </w:r>
      <w:r w:rsidR="00B301F3">
        <w:t xml:space="preserve">limited evidence with considerable </w:t>
      </w:r>
      <w:r w:rsidR="001F7667">
        <w:t>vari</w:t>
      </w:r>
      <w:r w:rsidR="00B301F3">
        <w:t>ation</w:t>
      </w:r>
      <w:r w:rsidR="001F7667">
        <w:t xml:space="preserve"> between and within studies, concluding that such uncertainty means that </w:t>
      </w:r>
      <w:r w:rsidR="00B301F3">
        <w:t xml:space="preserve">existing evidence cannot reliably inform </w:t>
      </w:r>
      <w:r w:rsidR="001F7667">
        <w:t xml:space="preserve">workload planning </w:t>
      </w:r>
      <w:r w:rsidR="00B301F3">
        <w:t xml:space="preserve">for </w:t>
      </w:r>
      <w:r w:rsidR="001F7667">
        <w:t xml:space="preserve">vital signs </w:t>
      </w:r>
      <w:r w:rsidR="00285124" w:rsidRPr="00772AAE">
        <w:rPr>
          <w:highlight w:val="yellow"/>
        </w:rPr>
        <w:t>monitoring</w:t>
      </w:r>
      <w:r w:rsidR="00285124">
        <w:t xml:space="preserve"> </w:t>
      </w:r>
      <w:r w:rsidR="001F7667">
        <w:fldChar w:fldCharType="begin">
          <w:fldData xml:space="preserve">PEVuZE5vdGU+PENpdGU+PEF1dGhvcj5EYWxsJmFwb3M7T3JhPC9BdXRob3I+PFllYXI+MjAyMDwv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</w:fldData>
        </w:fldChar>
      </w:r>
      <w:r w:rsidR="009A6B96">
        <w:instrText xml:space="preserve"> ADDIN EN.CITE </w:instrText>
      </w:r>
      <w:r w:rsidR="009A6B96">
        <w:fldChar w:fldCharType="begin">
          <w:fldData xml:space="preserve">PEVuZE5vdGU+PENpdGU+PEF1dGhvcj5EYWxsJmFwb3M7T3JhPC9BdXRob3I+PFllYXI+MjAyMDwv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</w:fldData>
        </w:fldChar>
      </w:r>
      <w:r w:rsidR="009A6B96">
        <w:instrText xml:space="preserve"> ADDIN EN.CITE.DATA </w:instrText>
      </w:r>
      <w:r w:rsidR="009A6B96">
        <w:fldChar w:fldCharType="end"/>
      </w:r>
      <w:r w:rsidR="001F7667">
        <w:fldChar w:fldCharType="separate"/>
      </w:r>
      <w:r w:rsidR="009A6B96">
        <w:rPr>
          <w:noProof/>
        </w:rPr>
        <w:t>(Dall'Ora et al., 2020a)</w:t>
      </w:r>
      <w:r w:rsidR="001F7667">
        <w:fldChar w:fldCharType="end"/>
      </w:r>
      <w:r w:rsidR="001F7667">
        <w:t>.</w:t>
      </w:r>
      <w:r w:rsidR="00B301F3">
        <w:t xml:space="preserve"> Limitations of </w:t>
      </w:r>
      <w:r w:rsidR="001D7EB6">
        <w:t>existing research</w:t>
      </w:r>
      <w:r w:rsidR="00B301F3">
        <w:t xml:space="preserve"> included lack of standardisation </w:t>
      </w:r>
      <w:r w:rsidR="001D7EB6">
        <w:t xml:space="preserve">in measuring vital signs, </w:t>
      </w:r>
      <w:r w:rsidR="00B301F3">
        <w:t xml:space="preserve">and </w:t>
      </w:r>
      <w:r w:rsidR="00E53DAB">
        <w:t xml:space="preserve">inadequate </w:t>
      </w:r>
      <w:r w:rsidR="00B301F3">
        <w:t xml:space="preserve">description of the </w:t>
      </w:r>
      <w:r w:rsidR="00285124" w:rsidRPr="00772AAE">
        <w:rPr>
          <w:highlight w:val="yellow"/>
        </w:rPr>
        <w:t>vital signs</w:t>
      </w:r>
      <w:r w:rsidR="00285124" w:rsidRPr="00285124">
        <w:t xml:space="preserve"> </w:t>
      </w:r>
      <w:r w:rsidR="00B301F3">
        <w:t xml:space="preserve">observation methods used. Factors such as the influence of interruptions to work, the time required to prepare and source equipment and the expertise of the staff involved </w:t>
      </w:r>
      <w:proofErr w:type="gramStart"/>
      <w:r w:rsidR="00B301F3">
        <w:t>were not considered</w:t>
      </w:r>
      <w:proofErr w:type="gramEnd"/>
      <w:r w:rsidR="00B301F3">
        <w:t>.</w:t>
      </w:r>
    </w:p>
    <w:p w14:paraId="0C645198" w14:textId="0F7DCE45" w:rsidR="0093304D" w:rsidRDefault="00131863" w:rsidP="0093304D">
      <w:r>
        <w:t xml:space="preserve">The aim of this </w:t>
      </w:r>
      <w:r w:rsidR="00676CCE">
        <w:t xml:space="preserve">observational </w:t>
      </w:r>
      <w:r>
        <w:t xml:space="preserve">study was to </w:t>
      </w:r>
      <w:r w:rsidR="00A9311E">
        <w:t xml:space="preserve">estimate </w:t>
      </w:r>
      <w:r>
        <w:t>how much time nurs</w:t>
      </w:r>
      <w:r w:rsidR="000E6E41">
        <w:t>ing staff</w:t>
      </w:r>
      <w:r w:rsidR="00C75222">
        <w:t xml:space="preserve"> expend</w:t>
      </w:r>
      <w:r>
        <w:t xml:space="preserve"> </w:t>
      </w:r>
      <w:r w:rsidR="0C7EFBC9">
        <w:t xml:space="preserve">measuring and recording </w:t>
      </w:r>
      <w:r>
        <w:t>a</w:t>
      </w:r>
      <w:r w:rsidR="002E7E52">
        <w:t xml:space="preserve"> set of vital signs </w:t>
      </w:r>
      <w:r w:rsidR="00E53DAB">
        <w:t xml:space="preserve">in general </w:t>
      </w:r>
      <w:r w:rsidR="00676CCE">
        <w:t>hospital wards</w:t>
      </w:r>
      <w:r w:rsidR="00E53DAB">
        <w:t xml:space="preserve"> </w:t>
      </w:r>
      <w:r w:rsidR="00E86F46">
        <w:t xml:space="preserve">across </w:t>
      </w:r>
      <w:r w:rsidR="00E53DAB">
        <w:t>four English hospitals</w:t>
      </w:r>
      <w:r w:rsidR="00F325C2">
        <w:t xml:space="preserve">; and to identify </w:t>
      </w:r>
      <w:r w:rsidR="00C10760">
        <w:t>factors influencing the</w:t>
      </w:r>
      <w:r w:rsidR="00F325C2">
        <w:t xml:space="preserve"> time involved with measuring and recording vital </w:t>
      </w:r>
      <w:r w:rsidR="00B7068D" w:rsidRPr="00772AAE">
        <w:rPr>
          <w:highlight w:val="yellow"/>
        </w:rPr>
        <w:t>signs</w:t>
      </w:r>
      <w:r w:rsidRPr="00772AAE">
        <w:rPr>
          <w:highlight w:val="yellow"/>
        </w:rPr>
        <w:t>.</w:t>
      </w:r>
      <w:r>
        <w:t xml:space="preserve">  </w:t>
      </w:r>
    </w:p>
    <w:p w14:paraId="7F9AF0FB" w14:textId="77777777" w:rsidR="00012CA7" w:rsidRPr="00C67727" w:rsidRDefault="00012CA7" w:rsidP="00721E31">
      <w:pPr>
        <w:pStyle w:val="Heading1"/>
      </w:pPr>
      <w:r w:rsidRPr="00E96C4A">
        <w:t>METHODS</w:t>
      </w:r>
    </w:p>
    <w:p w14:paraId="6A2ABF02" w14:textId="77777777" w:rsidR="00E96C4A" w:rsidRDefault="00E96C4A" w:rsidP="00E96C4A">
      <w:pPr>
        <w:pStyle w:val="Heading2"/>
      </w:pPr>
      <w:r>
        <w:t>Design and setting</w:t>
      </w:r>
    </w:p>
    <w:p w14:paraId="04EEA55E" w14:textId="2BD86F54" w:rsidR="00E96C4A" w:rsidRDefault="00E96C4A" w:rsidP="00E96C4A">
      <w:r>
        <w:t xml:space="preserve">This was a time-and-motion observational study, conducted in 16 inpatient adult general wards within four acute NHS hospitals in the </w:t>
      </w:r>
      <w:r w:rsidR="5C1B5772">
        <w:t>s</w:t>
      </w:r>
      <w:r>
        <w:t xml:space="preserve">outh of England. </w:t>
      </w:r>
    </w:p>
    <w:p w14:paraId="256C2C3A" w14:textId="77777777" w:rsidR="001D78C7" w:rsidRDefault="001D78C7" w:rsidP="00721E31">
      <w:pPr>
        <w:pStyle w:val="Heading2"/>
      </w:pPr>
      <w:r w:rsidRPr="00C67727">
        <w:t xml:space="preserve">Sample and </w:t>
      </w:r>
      <w:r w:rsidRPr="00721E31">
        <w:t>recruitment</w:t>
      </w:r>
    </w:p>
    <w:p w14:paraId="1B419CC7" w14:textId="76ED09FA" w:rsidR="00C13195" w:rsidRDefault="002C20DA" w:rsidP="00D832E4">
      <w:r>
        <w:t xml:space="preserve">Hospitals </w:t>
      </w:r>
      <w:proofErr w:type="gramStart"/>
      <w:r>
        <w:t xml:space="preserve">were </w:t>
      </w:r>
      <w:r w:rsidR="00685351">
        <w:t>selected</w:t>
      </w:r>
      <w:proofErr w:type="gramEnd"/>
      <w:r w:rsidR="00685351">
        <w:t xml:space="preserve"> a priori </w:t>
      </w:r>
      <w:r>
        <w:t xml:space="preserve">within the South </w:t>
      </w:r>
      <w:r w:rsidR="00DA2AD4" w:rsidRPr="00772AAE">
        <w:rPr>
          <w:highlight w:val="yellow"/>
        </w:rPr>
        <w:t xml:space="preserve">East </w:t>
      </w:r>
      <w:r w:rsidR="00E167DA" w:rsidRPr="00772AAE">
        <w:rPr>
          <w:highlight w:val="yellow"/>
        </w:rPr>
        <w:t>of England</w:t>
      </w:r>
      <w:r w:rsidR="00E167DA">
        <w:t xml:space="preserve"> </w:t>
      </w:r>
      <w:r>
        <w:t xml:space="preserve">region in order to get variation in the approaches to vital signs recording. </w:t>
      </w:r>
      <w:r w:rsidR="00E20BA5">
        <w:t xml:space="preserve">All </w:t>
      </w:r>
      <w:r w:rsidR="00E53DAB">
        <w:t xml:space="preserve">hospitals used </w:t>
      </w:r>
      <w:r w:rsidR="00A7423D" w:rsidRPr="00772AAE">
        <w:rPr>
          <w:highlight w:val="yellow"/>
        </w:rPr>
        <w:t xml:space="preserve">the National Early Warning Score 2 </w:t>
      </w:r>
      <w:r w:rsidR="00E53DAB">
        <w:t xml:space="preserve">to guide the frequency at which patients </w:t>
      </w:r>
      <w:proofErr w:type="gramStart"/>
      <w:r w:rsidR="00E53DAB">
        <w:t>are observed</w:t>
      </w:r>
      <w:proofErr w:type="gramEnd"/>
      <w:r w:rsidR="00E20BA5">
        <w:t xml:space="preserve">, as this is now </w:t>
      </w:r>
      <w:r w:rsidR="0082469A">
        <w:t>recommended</w:t>
      </w:r>
      <w:r w:rsidR="00E20BA5">
        <w:t xml:space="preserve"> for use in all acute hospitals in England</w:t>
      </w:r>
      <w:r w:rsidR="00E53DAB">
        <w:t xml:space="preserve">. </w:t>
      </w:r>
      <w:r w:rsidR="00BB0CDC" w:rsidRPr="00772AAE">
        <w:rPr>
          <w:highlight w:val="yellow"/>
        </w:rPr>
        <w:t>In all wards vital signs were usually measured manually (as opposed to automatically) using a variety of electronic devices for blood pressure, pulse oximetry and temperature</w:t>
      </w:r>
      <w:r w:rsidR="00853B0A" w:rsidRPr="00772AAE">
        <w:rPr>
          <w:highlight w:val="yellow"/>
        </w:rPr>
        <w:t>, and all staff had previously received training to use such systems</w:t>
      </w:r>
      <w:r w:rsidR="00EF1092" w:rsidRPr="00772AAE">
        <w:rPr>
          <w:highlight w:val="yellow"/>
        </w:rPr>
        <w:t>.</w:t>
      </w:r>
      <w:r w:rsidR="00EF1092">
        <w:t xml:space="preserve"> </w:t>
      </w:r>
      <w:r w:rsidR="00D832E4">
        <w:t>Three hospitals used electronic systems to record vital signs</w:t>
      </w:r>
      <w:r w:rsidR="007B753A">
        <w:t xml:space="preserve">. These electronic systems differed in each hospital, but they shared the embedded algorithm </w:t>
      </w:r>
      <w:r w:rsidR="00E53DAB">
        <w:t>to calculate</w:t>
      </w:r>
      <w:r w:rsidR="007B753A">
        <w:t xml:space="preserve"> </w:t>
      </w:r>
      <w:r w:rsidR="00A7423D" w:rsidRPr="00772AAE">
        <w:rPr>
          <w:highlight w:val="yellow"/>
        </w:rPr>
        <w:t xml:space="preserve">National Early Warning Score 2 </w:t>
      </w:r>
      <w:r w:rsidR="007B753A">
        <w:t>scores.</w:t>
      </w:r>
      <w:r>
        <w:t xml:space="preserve"> In one hospital,</w:t>
      </w:r>
      <w:r w:rsidR="007B753A">
        <w:t xml:space="preserve"> </w:t>
      </w:r>
      <w:r>
        <w:t xml:space="preserve">vital signs </w:t>
      </w:r>
      <w:proofErr w:type="gramStart"/>
      <w:r w:rsidR="00BE46A6">
        <w:t>were recorded</w:t>
      </w:r>
      <w:proofErr w:type="gramEnd"/>
      <w:r w:rsidR="00BE46A6">
        <w:t xml:space="preserve"> on paper charts </w:t>
      </w:r>
      <w:r w:rsidR="00AA0143">
        <w:t xml:space="preserve">at the patient’s bedside and </w:t>
      </w:r>
      <w:r w:rsidR="00AA0143" w:rsidRPr="00772AAE">
        <w:rPr>
          <w:highlight w:val="yellow"/>
        </w:rPr>
        <w:t>the</w:t>
      </w:r>
      <w:r w:rsidR="007B753A" w:rsidRPr="00772AAE">
        <w:rPr>
          <w:highlight w:val="yellow"/>
        </w:rPr>
        <w:t xml:space="preserve"> </w:t>
      </w:r>
      <w:r w:rsidR="00A7423D" w:rsidRPr="00772AAE">
        <w:rPr>
          <w:highlight w:val="yellow"/>
        </w:rPr>
        <w:t xml:space="preserve">National Early Warning Score 2 </w:t>
      </w:r>
      <w:r w:rsidR="00AA0143" w:rsidRPr="00772AAE">
        <w:rPr>
          <w:highlight w:val="yellow"/>
        </w:rPr>
        <w:t xml:space="preserve">was calculated </w:t>
      </w:r>
      <w:r w:rsidR="00D96168" w:rsidRPr="00772AAE">
        <w:rPr>
          <w:highlight w:val="yellow"/>
        </w:rPr>
        <w:t>manually</w:t>
      </w:r>
      <w:r w:rsidR="007B753A" w:rsidRPr="00772AAE">
        <w:rPr>
          <w:highlight w:val="yellow"/>
        </w:rPr>
        <w:t>.</w:t>
      </w:r>
      <w:r w:rsidR="00BB5CB7" w:rsidRPr="00772AAE">
        <w:rPr>
          <w:highlight w:val="yellow"/>
        </w:rPr>
        <w:t xml:space="preserve"> These data </w:t>
      </w:r>
      <w:proofErr w:type="gramStart"/>
      <w:r w:rsidR="00BB5CB7" w:rsidRPr="00772AAE">
        <w:rPr>
          <w:highlight w:val="yellow"/>
        </w:rPr>
        <w:t>were not then transferred to an electronic system, but sat within the patients’ folders</w:t>
      </w:r>
      <w:proofErr w:type="gramEnd"/>
      <w:r w:rsidR="00BB5CB7" w:rsidRPr="00772AAE">
        <w:rPr>
          <w:highlight w:val="yellow"/>
        </w:rPr>
        <w:t xml:space="preserve">. </w:t>
      </w:r>
    </w:p>
    <w:p w14:paraId="04FF89A9" w14:textId="37D74D9D" w:rsidR="00867D6A" w:rsidRPr="00D832E4" w:rsidRDefault="00F24649" w:rsidP="00D832E4">
      <w:r>
        <w:t>T</w:t>
      </w:r>
      <w:r w:rsidR="00456726">
        <w:t xml:space="preserve">here was little existing data to </w:t>
      </w:r>
      <w:r>
        <w:t>help calculate the required sample size</w:t>
      </w:r>
      <w:r w:rsidR="00895B0B">
        <w:t xml:space="preserve"> and estimation </w:t>
      </w:r>
      <w:proofErr w:type="gramStart"/>
      <w:r w:rsidR="00895B0B">
        <w:t>was</w:t>
      </w:r>
      <w:r>
        <w:t xml:space="preserve"> </w:t>
      </w:r>
      <w:r w:rsidR="00456726">
        <w:t>further complicated</w:t>
      </w:r>
      <w:proofErr w:type="gramEnd"/>
      <w:r w:rsidR="00456726">
        <w:t xml:space="preserve"> by clustering of </w:t>
      </w:r>
      <w:r w:rsidR="00B7068D" w:rsidRPr="00772AAE">
        <w:rPr>
          <w:highlight w:val="yellow"/>
        </w:rPr>
        <w:t>vital signs</w:t>
      </w:r>
      <w:r w:rsidR="00B7068D" w:rsidRPr="00772AAE" w:rsidDel="00B7068D">
        <w:rPr>
          <w:highlight w:val="yellow"/>
        </w:rPr>
        <w:t xml:space="preserve"> </w:t>
      </w:r>
      <w:r w:rsidR="00B7068D" w:rsidRPr="00772AAE">
        <w:rPr>
          <w:highlight w:val="yellow"/>
        </w:rPr>
        <w:t>assessments</w:t>
      </w:r>
      <w:r w:rsidR="00456726">
        <w:t xml:space="preserve"> in nurses and units</w:t>
      </w:r>
      <w:r>
        <w:t>. As a guide, w</w:t>
      </w:r>
      <w:r w:rsidR="00C13195">
        <w:t>e used the</w:t>
      </w:r>
      <w:r w:rsidR="00C13195" w:rsidRPr="00486951">
        <w:t xml:space="preserve"> </w:t>
      </w:r>
      <w:r w:rsidR="00C13195">
        <w:t>confidence intervals</w:t>
      </w:r>
      <w:r w:rsidR="00C13195" w:rsidRPr="00486951">
        <w:t xml:space="preserve"> </w:t>
      </w:r>
      <w:r w:rsidR="00C13195">
        <w:t>reported by Wong and colleagues</w:t>
      </w:r>
      <w:r w:rsidR="008B0D9D">
        <w:t xml:space="preserve"> </w:t>
      </w:r>
      <w:r w:rsidR="003E422F">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3E422F">
        <w:instrText xml:space="preserve"> ADDIN EN.CITE </w:instrText>
      </w:r>
      <w:r w:rsidR="003E422F">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3E422F">
        <w:instrText xml:space="preserve"> ADDIN EN.CITE.DATA </w:instrText>
      </w:r>
      <w:r w:rsidR="003E422F">
        <w:fldChar w:fldCharType="end"/>
      </w:r>
      <w:r w:rsidR="003E422F">
        <w:fldChar w:fldCharType="separate"/>
      </w:r>
      <w:r w:rsidR="003E422F">
        <w:rPr>
          <w:noProof/>
        </w:rPr>
        <w:t>(Wong et al., 2017)</w:t>
      </w:r>
      <w:r w:rsidR="003E422F">
        <w:fldChar w:fldCharType="end"/>
      </w:r>
      <w:r w:rsidR="00456726">
        <w:t xml:space="preserve">, a study with a similar clustering </w:t>
      </w:r>
      <w:r w:rsidR="0082469A">
        <w:t xml:space="preserve">structure </w:t>
      </w:r>
      <w:r w:rsidR="00456726">
        <w:t>to our planned study</w:t>
      </w:r>
      <w:r>
        <w:t>, to provide an estimate</w:t>
      </w:r>
      <w:r w:rsidR="00C13195">
        <w:t xml:space="preserve">. </w:t>
      </w:r>
      <w:r w:rsidR="00BD0B15">
        <w:t>Based on their 95% confidence intervals, we inferred a standard error of 10.96 (standard error = 95% CI</w:t>
      </w:r>
      <w:proofErr w:type="gramStart"/>
      <w:r w:rsidR="00BD0B15">
        <w:t>/(</w:t>
      </w:r>
      <w:proofErr w:type="gramEnd"/>
      <w:r w:rsidR="00BD0B15">
        <w:t xml:space="preserve">2*1.96)). </w:t>
      </w:r>
      <w:r w:rsidR="00BD0B15" w:rsidRPr="00772AAE">
        <w:rPr>
          <w:highlight w:val="yellow"/>
        </w:rPr>
        <w:t xml:space="preserve">Based on their standard error, </w:t>
      </w:r>
      <w:r w:rsidRPr="00772AAE">
        <w:rPr>
          <w:highlight w:val="yellow"/>
        </w:rPr>
        <w:t xml:space="preserve">in a sample of 280 </w:t>
      </w:r>
      <w:r w:rsidR="00B7068D" w:rsidRPr="00772AAE">
        <w:rPr>
          <w:highlight w:val="yellow"/>
        </w:rPr>
        <w:t xml:space="preserve">vital signs </w:t>
      </w:r>
      <w:r w:rsidRPr="00772AAE">
        <w:rPr>
          <w:highlight w:val="yellow"/>
        </w:rPr>
        <w:t>observations from wards with elec</w:t>
      </w:r>
      <w:r w:rsidR="00895B0B" w:rsidRPr="00772AAE">
        <w:rPr>
          <w:highlight w:val="yellow"/>
        </w:rPr>
        <w:t xml:space="preserve">tronic recording of vital signs, </w:t>
      </w:r>
      <w:r w:rsidR="00C13195" w:rsidRPr="00772AAE">
        <w:rPr>
          <w:highlight w:val="yellow"/>
        </w:rPr>
        <w:t xml:space="preserve">we </w:t>
      </w:r>
      <w:r w:rsidR="00895B0B" w:rsidRPr="00772AAE">
        <w:rPr>
          <w:highlight w:val="yellow"/>
        </w:rPr>
        <w:t>calculated th</w:t>
      </w:r>
      <w:r w:rsidR="00C13195" w:rsidRPr="00772AAE">
        <w:rPr>
          <w:highlight w:val="yellow"/>
        </w:rPr>
        <w:t xml:space="preserve">at a sample of 640 </w:t>
      </w:r>
      <w:r w:rsidR="00853B0A" w:rsidRPr="00772AAE">
        <w:rPr>
          <w:highlight w:val="yellow"/>
        </w:rPr>
        <w:t>vital sign sets</w:t>
      </w:r>
      <w:r w:rsidR="00C13195" w:rsidRPr="00772AAE">
        <w:rPr>
          <w:highlight w:val="yellow"/>
        </w:rPr>
        <w:t xml:space="preserve"> would </w:t>
      </w:r>
      <w:r w:rsidR="00895B0B" w:rsidRPr="00772AAE">
        <w:rPr>
          <w:highlight w:val="yellow"/>
        </w:rPr>
        <w:t>give</w:t>
      </w:r>
      <w:r w:rsidR="00C13195" w:rsidRPr="00772AAE">
        <w:rPr>
          <w:highlight w:val="yellow"/>
        </w:rPr>
        <w:t xml:space="preserve"> a</w:t>
      </w:r>
      <w:r w:rsidR="00895B0B" w:rsidRPr="00772AAE">
        <w:rPr>
          <w:highlight w:val="yellow"/>
        </w:rPr>
        <w:t>n estimated mean with a</w:t>
      </w:r>
      <w:r w:rsidR="00C13195" w:rsidRPr="00772AAE">
        <w:rPr>
          <w:highlight w:val="yellow"/>
        </w:rPr>
        <w:t xml:space="preserve"> precision of </w:t>
      </w:r>
      <w:r w:rsidR="00895B0B" w:rsidRPr="00772AAE">
        <w:rPr>
          <w:highlight w:val="yellow"/>
        </w:rPr>
        <w:t>+/-&lt;</w:t>
      </w:r>
      <w:r w:rsidR="00C13195" w:rsidRPr="00772AAE">
        <w:rPr>
          <w:highlight w:val="yellow"/>
        </w:rPr>
        <w:t xml:space="preserve">10% </w:t>
      </w:r>
      <w:r w:rsidR="00164E04" w:rsidRPr="00772AAE">
        <w:rPr>
          <w:highlight w:val="yellow"/>
        </w:rPr>
        <w:t xml:space="preserve"> </w:t>
      </w:r>
      <w:r w:rsidR="00C13195" w:rsidRPr="00772AAE">
        <w:rPr>
          <w:highlight w:val="yellow"/>
        </w:rPr>
        <w:t xml:space="preserve">if each </w:t>
      </w:r>
      <w:r w:rsidR="00B7068D" w:rsidRPr="00772AAE">
        <w:rPr>
          <w:highlight w:val="yellow"/>
        </w:rPr>
        <w:t>vital signs</w:t>
      </w:r>
      <w:r w:rsidR="00853B0A" w:rsidRPr="00772AAE">
        <w:rPr>
          <w:highlight w:val="yellow"/>
        </w:rPr>
        <w:t xml:space="preserve"> set</w:t>
      </w:r>
      <w:r w:rsidR="00C13195" w:rsidRPr="00772AAE">
        <w:rPr>
          <w:highlight w:val="yellow"/>
        </w:rPr>
        <w:t xml:space="preserve"> took three minutes</w:t>
      </w:r>
      <w:r w:rsidR="00164E04" w:rsidRPr="00772AAE">
        <w:rPr>
          <w:highlight w:val="yellow"/>
        </w:rPr>
        <w:t xml:space="preserve"> (i.e. 95% confidence interval mean +/-&lt; 18 seconds)</w:t>
      </w:r>
      <w:r w:rsidR="00C13195" w:rsidRPr="00772AAE">
        <w:rPr>
          <w:highlight w:val="yellow"/>
        </w:rPr>
        <w:t>.</w:t>
      </w:r>
      <w:r w:rsidR="00C13195">
        <w:t xml:space="preserve"> </w:t>
      </w:r>
      <w:r w:rsidR="0028747B">
        <w:t>For</w:t>
      </w:r>
      <w:r w:rsidR="00C13195">
        <w:t xml:space="preserve"> each ward, we </w:t>
      </w:r>
      <w:r w:rsidR="00F12F2D">
        <w:t xml:space="preserve">planned </w:t>
      </w:r>
      <w:r w:rsidR="00C13195">
        <w:t xml:space="preserve">to observe for </w:t>
      </w:r>
      <w:r w:rsidR="0028747B">
        <w:t xml:space="preserve">a total of </w:t>
      </w:r>
      <w:r w:rsidR="00C13195">
        <w:t>eight hours, spread across</w:t>
      </w:r>
      <w:r w:rsidR="00094DAD">
        <w:t xml:space="preserve"> </w:t>
      </w:r>
      <w:r w:rsidR="00094DAD" w:rsidRPr="00772AAE">
        <w:rPr>
          <w:highlight w:val="yellow"/>
        </w:rPr>
        <w:t>four two-hour</w:t>
      </w:r>
      <w:r w:rsidR="00C13195" w:rsidRPr="00772AAE">
        <w:rPr>
          <w:highlight w:val="yellow"/>
        </w:rPr>
        <w:t xml:space="preserve"> </w:t>
      </w:r>
      <w:r w:rsidR="00C13195">
        <w:t xml:space="preserve">sessions, aiming to observe a minimum of 10 sets of vital signs measurements per session. </w:t>
      </w:r>
    </w:p>
    <w:p w14:paraId="7BE20F9C" w14:textId="1CBE7B24" w:rsidR="00BF3A06" w:rsidRDefault="00867D6A" w:rsidP="0093304D">
      <w:r>
        <w:t>In each study hospital, w</w:t>
      </w:r>
      <w:r w:rsidR="00E53DAB">
        <w:t xml:space="preserve">e </w:t>
      </w:r>
      <w:r w:rsidR="00163AC6">
        <w:t>identif</w:t>
      </w:r>
      <w:r w:rsidR="00466941">
        <w:t>ied</w:t>
      </w:r>
      <w:r w:rsidR="00BF3E9E">
        <w:t xml:space="preserve"> general medical/surgical inpatient wards that met </w:t>
      </w:r>
      <w:r w:rsidR="00163AC6">
        <w:t>our inclusion/exclusion crit</w:t>
      </w:r>
      <w:r w:rsidR="00BD0B15">
        <w:t xml:space="preserve">eria. Inclusion criteria were: ward admitting adult patients (i.e. 18 years old or above) </w:t>
      </w:r>
      <w:r w:rsidR="00B94D2D" w:rsidRPr="00772AAE">
        <w:rPr>
          <w:highlight w:val="yellow"/>
        </w:rPr>
        <w:t>only,</w:t>
      </w:r>
      <w:r w:rsidR="00E167DA" w:rsidRPr="00772AAE">
        <w:rPr>
          <w:highlight w:val="yellow"/>
        </w:rPr>
        <w:t xml:space="preserve"> wards</w:t>
      </w:r>
      <w:r w:rsidR="00BD0B15">
        <w:t xml:space="preserve"> occasionally admitting adolescents of younger </w:t>
      </w:r>
      <w:proofErr w:type="gramStart"/>
      <w:r w:rsidR="00BD0B15">
        <w:t>were are</w:t>
      </w:r>
      <w:proofErr w:type="gramEnd"/>
      <w:r w:rsidR="00BD0B15">
        <w:t xml:space="preserve"> eligible</w:t>
      </w:r>
      <w:r w:rsidR="00E167DA">
        <w:t>.</w:t>
      </w:r>
      <w:r w:rsidR="00BD0B15">
        <w:t xml:space="preserve"> </w:t>
      </w:r>
      <w:r w:rsidR="00E167DA" w:rsidRPr="00772AAE">
        <w:rPr>
          <w:highlight w:val="yellow"/>
        </w:rPr>
        <w:t>To be included, wards had to be</w:t>
      </w:r>
      <w:r w:rsidR="00E167DA">
        <w:t xml:space="preserve"> </w:t>
      </w:r>
      <w:r w:rsidR="00BD0B15">
        <w:t>open seven days a week with most patients having overnight stays of at least one day</w:t>
      </w:r>
      <w:r w:rsidR="00BD0B15" w:rsidRPr="00772AAE">
        <w:rPr>
          <w:highlight w:val="yellow"/>
        </w:rPr>
        <w:t>;</w:t>
      </w:r>
      <w:r w:rsidR="00E167DA" w:rsidRPr="00772AAE">
        <w:rPr>
          <w:highlight w:val="yellow"/>
        </w:rPr>
        <w:t xml:space="preserve"> and had to admit </w:t>
      </w:r>
      <w:r w:rsidR="00BD0B15">
        <w:t xml:space="preserve">patients requiring Level </w:t>
      </w:r>
      <w:proofErr w:type="gramStart"/>
      <w:r w:rsidR="00BD0B15">
        <w:t>0</w:t>
      </w:r>
      <w:proofErr w:type="gramEnd"/>
      <w:r w:rsidR="00BD0B15">
        <w:t xml:space="preserve"> and Level 1 care</w:t>
      </w:r>
      <w:r w:rsidR="00BD0B15">
        <w:rPr>
          <w:rStyle w:val="FootnoteReference"/>
        </w:rPr>
        <w:footnoteReference w:id="2"/>
      </w:r>
      <w:r w:rsidR="00E167DA">
        <w:t>.</w:t>
      </w:r>
      <w:r w:rsidR="00BD0B15">
        <w:t xml:space="preserve"> </w:t>
      </w:r>
      <w:r w:rsidR="00163AC6">
        <w:t>We then ran</w:t>
      </w:r>
      <w:r w:rsidR="00466941">
        <w:t xml:space="preserve">domly selected four wards. </w:t>
      </w:r>
      <w:r w:rsidR="00BF3E9E">
        <w:t xml:space="preserve">If a ward manager did not </w:t>
      </w:r>
      <w:r w:rsidR="008A2F43">
        <w:t>agree to participate</w:t>
      </w:r>
      <w:r w:rsidR="00BF3E9E">
        <w:t xml:space="preserve">, we randomly selected another </w:t>
      </w:r>
      <w:r w:rsidR="00BD0B15">
        <w:t>ward. In</w:t>
      </w:r>
      <w:r w:rsidR="6AAA1798">
        <w:t xml:space="preserve"> each ward, </w:t>
      </w:r>
      <w:r w:rsidR="30EED118">
        <w:t>t</w:t>
      </w:r>
      <w:r w:rsidR="001D78C7">
        <w:t xml:space="preserve">he ward manager </w:t>
      </w:r>
      <w:r w:rsidR="00AD0B74">
        <w:t>provided</w:t>
      </w:r>
      <w:r w:rsidR="001D78C7">
        <w:t xml:space="preserve"> consent for the research </w:t>
      </w:r>
      <w:r w:rsidR="00AD0B74">
        <w:t>on behalf of the</w:t>
      </w:r>
      <w:r w:rsidR="001D78C7">
        <w:t xml:space="preserve"> ward</w:t>
      </w:r>
      <w:r w:rsidR="00AD0B74">
        <w:t xml:space="preserve"> staff</w:t>
      </w:r>
      <w:r w:rsidR="001D78C7">
        <w:t xml:space="preserve">, </w:t>
      </w:r>
      <w:r w:rsidR="00512588">
        <w:t xml:space="preserve">and </w:t>
      </w:r>
      <w:r w:rsidR="001D78C7">
        <w:t xml:space="preserve">we sought to recruit all nursing staff (i.e. registered nurses, healthcare assistants, nursing associates, student nurses) working on the ward at the time of each observation session. </w:t>
      </w:r>
      <w:r w:rsidR="003D7073">
        <w:t>Staff</w:t>
      </w:r>
      <w:r w:rsidR="001D78C7">
        <w:t xml:space="preserve"> </w:t>
      </w:r>
      <w:proofErr w:type="gramStart"/>
      <w:r w:rsidR="1E177FC0">
        <w:t>were given</w:t>
      </w:r>
      <w:proofErr w:type="gramEnd"/>
      <w:r w:rsidR="1E177FC0">
        <w:t xml:space="preserve"> the chance to opt out of the research when the observation session began and when approached during the session</w:t>
      </w:r>
      <w:r w:rsidR="002D5140">
        <w:t>.</w:t>
      </w:r>
      <w:r w:rsidR="0082469A">
        <w:t xml:space="preserve"> </w:t>
      </w:r>
      <w:r w:rsidR="0082469A" w:rsidRPr="0082469A">
        <w:t xml:space="preserve">Patients and relatives </w:t>
      </w:r>
      <w:proofErr w:type="gramStart"/>
      <w:r w:rsidR="0082469A" w:rsidRPr="0082469A">
        <w:t>were informed</w:t>
      </w:r>
      <w:proofErr w:type="gramEnd"/>
      <w:r w:rsidR="0082469A" w:rsidRPr="0082469A">
        <w:t xml:space="preserve"> about the study through posters displayed on the ward and through explanation given by the researchers and/or nursing staff when patients were having their vital signs monitored.</w:t>
      </w:r>
      <w:r w:rsidR="002D5140">
        <w:t xml:space="preserve"> We explained to patients that they were not the focus of our studies and that we were observing nursing staff only, and gave them the option to opt out in case they did not want to have researchers near their bed space, which only occurred </w:t>
      </w:r>
      <w:r w:rsidR="00C10760">
        <w:t>twice</w:t>
      </w:r>
      <w:r w:rsidR="001C5F99">
        <w:t>.</w:t>
      </w:r>
      <w:r w:rsidR="002D5140">
        <w:t xml:space="preserve"> </w:t>
      </w:r>
    </w:p>
    <w:p w14:paraId="49306D69" w14:textId="68145B22" w:rsidR="00EF1092" w:rsidRDefault="00EF1092" w:rsidP="0093304D">
      <w:r w:rsidRPr="00772AAE">
        <w:rPr>
          <w:highlight w:val="yellow"/>
        </w:rPr>
        <w:t>Wards we included covered a series of medical and surgical specialties, including general surgery; orthopaedics; vascular surgery; general medicine; stroke; respiratory; cancer; and gastrointestinal. Number of occupied beds during our observation sessions ranged between 17 and 35. All wards were organised in bays of six patients, and all wards had single rooms for patients needing isolation due to infection control.</w:t>
      </w:r>
      <w:r>
        <w:t xml:space="preserve"> </w:t>
      </w:r>
    </w:p>
    <w:p w14:paraId="507723DB" w14:textId="1E99C88B" w:rsidR="006A478F" w:rsidRPr="00C67727" w:rsidRDefault="00B70EE5" w:rsidP="00721E31">
      <w:pPr>
        <w:pStyle w:val="Heading2"/>
      </w:pPr>
      <w:r w:rsidRPr="00C67727">
        <w:t xml:space="preserve">Data </w:t>
      </w:r>
      <w:r w:rsidR="001C5F99">
        <w:t>c</w:t>
      </w:r>
      <w:r w:rsidRPr="00C67727">
        <w:t>ollection</w:t>
      </w:r>
    </w:p>
    <w:p w14:paraId="5FE6DBAB" w14:textId="006C5BC0" w:rsidR="00520EC1" w:rsidRPr="00421CD8" w:rsidRDefault="00BE46A6" w:rsidP="00D74987">
      <w:r>
        <w:t xml:space="preserve">Data were collected using the </w:t>
      </w:r>
      <w:r w:rsidR="00F12F2D">
        <w:t xml:space="preserve">Quality of Interactions </w:t>
      </w:r>
      <w:r>
        <w:t>Tool</w:t>
      </w:r>
      <w:r w:rsidR="007B753A">
        <w:t>,</w:t>
      </w:r>
      <w:r w:rsidR="007700D2">
        <w:t xml:space="preserve"> </w:t>
      </w:r>
      <w:r w:rsidR="00022327">
        <w:t xml:space="preserve">a </w:t>
      </w:r>
      <w:r w:rsidR="007700D2">
        <w:t>bespoke software</w:t>
      </w:r>
      <w:r w:rsidR="00C3571A">
        <w:t xml:space="preserve"> on an Android</w:t>
      </w:r>
      <w:r w:rsidR="00452A53">
        <w:t xml:space="preserve"> </w:t>
      </w:r>
      <w:r w:rsidR="00C3571A">
        <w:t>tablet</w:t>
      </w:r>
      <w:r w:rsidR="007700D2">
        <w:t xml:space="preserve"> </w:t>
      </w:r>
      <w:r w:rsidR="007B753A">
        <w:t xml:space="preserve">that enables users to enter data in real-time. The </w:t>
      </w:r>
      <w:r w:rsidR="00E167DA" w:rsidRPr="00772AAE">
        <w:rPr>
          <w:highlight w:val="yellow"/>
        </w:rPr>
        <w:t>Quality of Interactions</w:t>
      </w:r>
      <w:r w:rsidR="007B753A">
        <w:t xml:space="preserve"> tool also enable</w:t>
      </w:r>
      <w:r w:rsidR="004A1EE5">
        <w:t>d us</w:t>
      </w:r>
      <w:r w:rsidR="007B753A">
        <w:t xml:space="preserve"> </w:t>
      </w:r>
      <w:r w:rsidR="004A1EE5">
        <w:t>to collect</w:t>
      </w:r>
      <w:r w:rsidR="007B753A">
        <w:t xml:space="preserve"> contextual data, including the total number of patients on the ward, and numbers of registered nurses (RNs), nursing assistants and student nurses on shift during the observation session. More details on the tool can be found at </w:t>
      </w:r>
      <w:r>
        <w:fldChar w:fldCharType="begin"/>
      </w:r>
      <w:r>
        <w:instrText xml:space="preserve"> ADDIN EN.CITE &lt;EndNote&gt;&lt;Cite&gt;&lt;Author&gt;Bridges&lt;/Author&gt;&lt;Year&gt;2018&lt;/Year&gt;&lt;RecNum&gt;979&lt;/RecNum&gt;&lt;DisplayText&gt;(Bridges et al., 2018)&lt;/DisplayText&gt;&lt;record&gt;&lt;rec-number&gt;979&lt;/rec-number&gt;&lt;foreign-keys&gt;&lt;key app="EN" db-id="9z25saraxzrexjevsw8x9pto22x9azzfvrtt" timestamp="1557479318"&gt;979&lt;/key&gt;&lt;/foreign-keys&gt;&lt;ref-type name="Journal Article"&gt;17&lt;/ref-type&gt;&lt;contributors&gt;&lt;authors&gt;&lt;author&gt;Bridges, Jackie&lt;/author&gt;&lt;author&gt;Pickering, Ruth M.&lt;/author&gt;&lt;author&gt;Barker, Hannah&lt;/author&gt;&lt;author&gt;Chable, Rosemary&lt;/author&gt;&lt;author&gt;Fuller, Alison&lt;/author&gt;&lt;author&gt;Gould, Lisa&lt;/author&gt;&lt;author&gt;Libberton, Paula&lt;/author&gt;&lt;author&gt;Mesa-Eguiagaray, Ines&lt;/author&gt;&lt;author&gt;Raftery, James&lt;/author&gt;&lt;author&gt;Aihie Sayer, Avan&lt;/author&gt;&lt;author&gt;Westwood, Greta&lt;/author&gt;&lt;author&gt;Wigley, Wendy&lt;/author&gt;&lt;author&gt;Yao, Guiqing&lt;/author&gt;&lt;author&gt;Zhu, Shihua&lt;/author&gt;&lt;author&gt;Griffiths, Peter&lt;/author&gt;&lt;/authors&gt;&lt;/contributors&gt;&lt;titles&gt;&lt;title&gt;Creating Learning Environments for Compassionate Care (CLECC): a feasibility study&lt;/title&gt;&lt;secondary-title&gt;Health Services and Delivery Research&lt;/secondary-title&gt;&lt;/titles&gt;&lt;dates&gt;&lt;year&gt;2018&lt;/year&gt;&lt;/dates&gt;&lt;isbn&gt;2050-4349&lt;/isbn&gt;&lt;label&gt;soton:416200&lt;/label&gt;&lt;urls&gt;&lt;related-urls&gt;&lt;url&gt;https://eprints.soton.ac.uk/416200/&lt;/url&gt;&lt;/related-urls&gt;&lt;/urls&gt;&lt;/record&gt;&lt;/Cite&gt;&lt;/EndNote&gt;</w:instrText>
      </w:r>
      <w:r>
        <w:fldChar w:fldCharType="separate"/>
      </w:r>
      <w:r w:rsidR="009A6B96" w:rsidRPr="76A65EBE">
        <w:rPr>
          <w:noProof/>
        </w:rPr>
        <w:t>(Bridges et al., 2018)</w:t>
      </w:r>
      <w:r>
        <w:fldChar w:fldCharType="end"/>
      </w:r>
      <w:r w:rsidR="007B753A">
        <w:t xml:space="preserve">. </w:t>
      </w:r>
      <w:r w:rsidR="00183C31">
        <w:t>Two trained researchers conducted observations</w:t>
      </w:r>
      <w:r w:rsidR="004F0877">
        <w:t xml:space="preserve"> </w:t>
      </w:r>
      <w:r w:rsidR="00520EC1">
        <w:t xml:space="preserve">as non-participant observers. </w:t>
      </w:r>
      <w:r w:rsidR="00FF273F">
        <w:t>A</w:t>
      </w:r>
      <w:r w:rsidR="006501C9">
        <w:t xml:space="preserve">t the end of each session, researchers asked staff whether they had modified their practice </w:t>
      </w:r>
      <w:proofErr w:type="gramStart"/>
      <w:r w:rsidR="006501C9">
        <w:t>as a result</w:t>
      </w:r>
      <w:proofErr w:type="gramEnd"/>
      <w:r w:rsidR="006501C9">
        <w:t xml:space="preserve"> of being observed. </w:t>
      </w:r>
      <w:r w:rsidR="00520EC1">
        <w:t>The definition of vital signs activities</w:t>
      </w:r>
      <w:r w:rsidR="00270B08">
        <w:t xml:space="preserve"> recorded during observations</w:t>
      </w:r>
      <w:r w:rsidR="00D832E4">
        <w:t xml:space="preserve"> </w:t>
      </w:r>
      <w:proofErr w:type="gramStart"/>
      <w:r w:rsidR="00D832E4">
        <w:t>are reported</w:t>
      </w:r>
      <w:proofErr w:type="gramEnd"/>
      <w:r w:rsidR="00D832E4">
        <w:t xml:space="preserve"> in Table </w:t>
      </w:r>
      <w:r w:rsidR="00BD0B15">
        <w:t>1</w:t>
      </w:r>
      <w:r w:rsidR="00D832E4">
        <w:t>.</w:t>
      </w:r>
    </w:p>
    <w:p w14:paraId="2DBEEF9B" w14:textId="29426BD6" w:rsidR="00012E50" w:rsidRDefault="00012E50" w:rsidP="00012E50">
      <w:pPr>
        <w:pStyle w:val="Caption"/>
      </w:pPr>
      <w:r>
        <w:t xml:space="preserve">Table </w:t>
      </w:r>
      <w:r w:rsidR="00961B34">
        <w:fldChar w:fldCharType="begin"/>
      </w:r>
      <w:r w:rsidR="00961B34">
        <w:instrText xml:space="preserve"> SEQ Table \* ARABIC </w:instrText>
      </w:r>
      <w:r w:rsidR="00961B34">
        <w:fldChar w:fldCharType="separate"/>
      </w:r>
      <w:r w:rsidR="00BD0B15">
        <w:rPr>
          <w:noProof/>
        </w:rPr>
        <w:t>1</w:t>
      </w:r>
      <w:r w:rsidR="00961B34">
        <w:rPr>
          <w:noProof/>
        </w:rPr>
        <w:fldChar w:fldCharType="end"/>
      </w:r>
      <w:r>
        <w:tab/>
        <w:t xml:space="preserve">Definitions of activities related to vital </w:t>
      </w:r>
      <w:r w:rsidRPr="00772AAE">
        <w:rPr>
          <w:highlight w:val="yellow"/>
        </w:rPr>
        <w:t>signs</w:t>
      </w:r>
      <w:r w:rsidR="00646FC8" w:rsidRPr="00772AAE">
        <w:rPr>
          <w:highlight w:val="yellow"/>
        </w:rPr>
        <w:t xml:space="preserve"> as reported in</w:t>
      </w:r>
      <w:r w:rsidR="00646FC8">
        <w:t xml:space="preserve"> </w:t>
      </w:r>
      <w:r w:rsidR="00646FC8">
        <w:fldChar w:fldCharType="begin"/>
      </w:r>
      <w:r w:rsidR="00646FC8">
        <w:instrText xml:space="preserve"> ADDIN EN.CITE &lt;EndNote&gt;&lt;Cite&gt;&lt;Author&gt;Dall&amp;apos;Ora&lt;/Author&gt;&lt;Year&gt;2020&lt;/Year&gt;&lt;RecNum&gt;1274&lt;/RecNum&gt;&lt;DisplayText&gt;(Dall&amp;apos;Ora et al., 2020b)&lt;/DisplayText&gt;&lt;record&gt;&lt;rec-number&gt;1274&lt;/rec-number&gt;&lt;foreign-keys&gt;&lt;key app="EN" db-id="9z25saraxzrexjevsw8x9pto22x9azzfvrtt" timestamp="1594204083"&gt;1274&lt;/key&gt;&lt;/foreign-keys&gt;&lt;ref-type name="Journal Article"&gt;17&lt;/ref-type&gt;&lt;contributors&gt;&lt;authors&gt;&lt;author&gt;Dall&amp;apos;Ora, C.&lt;/author&gt;&lt;author&gt;Hope, J.&lt;/author&gt;&lt;author&gt;Bridges, J.&lt;/author&gt;&lt;author&gt;Griffiths, P.&lt;/author&gt;&lt;/authors&gt;&lt;/contributors&gt;&lt;auth-address&gt;National Institute for Health Research Applied Research Collaboration Wessex, School of Health Sciences, University of Southampton, Southampton, England.&lt;/auth-address&gt;&lt;titles&gt;&lt;title&gt;Development and validation of a methodology to measure the time taken by hospital nurses to make vital signs observations&lt;/title&gt;&lt;secondary-title&gt;Nurse Res&lt;/secondary-title&gt;&lt;/titles&gt;&lt;periodical&gt;&lt;full-title&gt;Nurse Researcher&lt;/full-title&gt;&lt;abbr-1&gt;Nurse Res.&lt;/abbr-1&gt;&lt;abbr-2&gt;Nurse Res&lt;/abbr-2&gt;&lt;/periodical&gt;&lt;edition&gt;2020/07/03&lt;/edition&gt;&lt;keywords&gt;&lt;keyword&gt;data collection&lt;/keyword&gt;&lt;keyword&gt;early warning scores&lt;/keyword&gt;&lt;keyword&gt;methodology&lt;/keyword&gt;&lt;keyword&gt;nursing care&lt;/keyword&gt;&lt;keyword&gt;observations&lt;/keyword&gt;&lt;keyword&gt;professional&lt;/keyword&gt;&lt;keyword&gt;research&lt;/keyword&gt;&lt;/keywords&gt;&lt;dates&gt;&lt;year&gt;2020&lt;/year&gt;&lt;pub-dates&gt;&lt;date&gt;Jun 2&lt;/date&gt;&lt;/pub-dates&gt;&lt;/dates&gt;&lt;isbn&gt;1351-5578&lt;/isbn&gt;&lt;accession-num&gt;32613783&lt;/accession-num&gt;&lt;urls&gt;&lt;/urls&gt;&lt;electronic-resource-num&gt;10.7748/nr.2020.e1716&lt;/electronic-resource-num&gt;&lt;remote-database-provider&gt;NLM&lt;/remote-database-provider&gt;&lt;language&gt;eng&lt;/language&gt;&lt;/record&gt;&lt;/Cite&gt;&lt;/EndNote&gt;</w:instrText>
      </w:r>
      <w:r w:rsidR="00646FC8">
        <w:fldChar w:fldCharType="separate"/>
      </w:r>
      <w:r w:rsidR="00646FC8">
        <w:rPr>
          <w:noProof/>
        </w:rPr>
        <w:t>(Dall'Ora et al., 2020b)</w:t>
      </w:r>
      <w:r w:rsidR="00646FC8">
        <w:fldChar w:fldCharType="end"/>
      </w:r>
      <w:r>
        <w:t>.</w:t>
      </w:r>
    </w:p>
    <w:tbl>
      <w:tblPr>
        <w:tblStyle w:val="TableGrid"/>
        <w:tblW w:w="0" w:type="auto"/>
        <w:tblLook w:val="04A0" w:firstRow="1" w:lastRow="0" w:firstColumn="1" w:lastColumn="0" w:noHBand="0" w:noVBand="1"/>
      </w:tblPr>
      <w:tblGrid>
        <w:gridCol w:w="2830"/>
        <w:gridCol w:w="6186"/>
      </w:tblGrid>
      <w:tr w:rsidR="00520EC1" w14:paraId="7793CFEE" w14:textId="77777777" w:rsidTr="76A65EBE">
        <w:tc>
          <w:tcPr>
            <w:tcW w:w="2830" w:type="dxa"/>
          </w:tcPr>
          <w:p w14:paraId="36860E81" w14:textId="7AAD2154" w:rsidR="00520EC1" w:rsidRDefault="00520EC1" w:rsidP="0093304D">
            <w:r>
              <w:t>Vital sign</w:t>
            </w:r>
          </w:p>
        </w:tc>
        <w:tc>
          <w:tcPr>
            <w:tcW w:w="6186" w:type="dxa"/>
          </w:tcPr>
          <w:p w14:paraId="4FE74D78" w14:textId="0B303F84" w:rsidR="00520EC1" w:rsidRDefault="00520EC1" w:rsidP="0093304D">
            <w:r>
              <w:t xml:space="preserve">One or more of the six physiological parameters that form the basis of the </w:t>
            </w:r>
            <w:r w:rsidR="00A7423D" w:rsidRPr="00772AAE">
              <w:rPr>
                <w:highlight w:val="yellow"/>
              </w:rPr>
              <w:t>National Early Warning Score 2</w:t>
            </w:r>
            <w:r w:rsidR="00A7423D" w:rsidRPr="00A7423D">
              <w:t xml:space="preserve"> </w:t>
            </w:r>
            <w:r>
              <w:t xml:space="preserve">scoring system (Royal College of Physicians, 2017): respiration rate, oxygen saturation, systolic blood pressure, pulse rate, </w:t>
            </w:r>
            <w:r w:rsidR="373E803D">
              <w:t xml:space="preserve">temperature and </w:t>
            </w:r>
            <w:r>
              <w:t>level of consciousness or new confusion.</w:t>
            </w:r>
          </w:p>
        </w:tc>
      </w:tr>
      <w:tr w:rsidR="00520EC1" w14:paraId="40CFFFA4" w14:textId="77777777" w:rsidTr="76A65EBE">
        <w:tc>
          <w:tcPr>
            <w:tcW w:w="2830" w:type="dxa"/>
          </w:tcPr>
          <w:p w14:paraId="7C9CC768" w14:textId="77777777" w:rsidR="00520EC1" w:rsidRDefault="00520EC1" w:rsidP="0093304D">
            <w:r>
              <w:t>Vital signs equipment</w:t>
            </w:r>
          </w:p>
        </w:tc>
        <w:tc>
          <w:tcPr>
            <w:tcW w:w="6186" w:type="dxa"/>
          </w:tcPr>
          <w:p w14:paraId="259ADAFE" w14:textId="652D8221" w:rsidR="00520EC1" w:rsidRDefault="00D832E4" w:rsidP="0093304D">
            <w:r>
              <w:t xml:space="preserve">Sphygmomanometer, manual blood pressure cuff, stethoscope, oxygen pulse oximeter, thermometer, electronic recording system </w:t>
            </w:r>
            <w:r w:rsidR="378735EB">
              <w:t>for</w:t>
            </w:r>
            <w:r>
              <w:t xml:space="preserve"> vital signs, tablets.</w:t>
            </w:r>
          </w:p>
        </w:tc>
      </w:tr>
      <w:tr w:rsidR="00520EC1" w14:paraId="52D4631D" w14:textId="77777777" w:rsidTr="76A65EBE">
        <w:tc>
          <w:tcPr>
            <w:tcW w:w="2830" w:type="dxa"/>
          </w:tcPr>
          <w:p w14:paraId="068F075B" w14:textId="77777777" w:rsidR="00520EC1" w:rsidRDefault="00520EC1" w:rsidP="0093304D">
            <w:r>
              <w:t>Vital signs documentation</w:t>
            </w:r>
          </w:p>
        </w:tc>
        <w:tc>
          <w:tcPr>
            <w:tcW w:w="6186" w:type="dxa"/>
          </w:tcPr>
          <w:p w14:paraId="3819DA31" w14:textId="580EC562" w:rsidR="00520EC1" w:rsidRDefault="00D832E4" w:rsidP="00B7068D">
            <w:r>
              <w:t>Observing previous vital signs trends electronically or on paper, patient notes, track and trigger charts, other vital signs charts</w:t>
            </w:r>
            <w:r w:rsidR="001C5F99">
              <w:t>.</w:t>
            </w:r>
          </w:p>
        </w:tc>
      </w:tr>
      <w:tr w:rsidR="00012E50" w14:paraId="1C6335D1" w14:textId="77777777" w:rsidTr="76A65EBE">
        <w:tc>
          <w:tcPr>
            <w:tcW w:w="2830" w:type="dxa"/>
          </w:tcPr>
          <w:p w14:paraId="5BBB12E8" w14:textId="49B72A66" w:rsidR="00012E50" w:rsidRDefault="00012E50" w:rsidP="00B7068D">
            <w:r>
              <w:t xml:space="preserve">Vital signs set </w:t>
            </w:r>
          </w:p>
        </w:tc>
        <w:tc>
          <w:tcPr>
            <w:tcW w:w="6186" w:type="dxa"/>
          </w:tcPr>
          <w:p w14:paraId="32D1241D" w14:textId="6B1CEE35" w:rsidR="00012E50" w:rsidRDefault="00012E50" w:rsidP="00251676">
            <w:r>
              <w:t xml:space="preserve">The </w:t>
            </w:r>
            <w:r w:rsidR="00251676" w:rsidRPr="00251676">
              <w:rPr>
                <w:highlight w:val="yellow"/>
                <w:shd w:val="clear" w:color="auto" w:fill="FFFF00"/>
              </w:rPr>
              <w:t>combined</w:t>
            </w:r>
            <w:r w:rsidR="00251676" w:rsidRPr="00251676">
              <w:rPr>
                <w:shd w:val="clear" w:color="auto" w:fill="FFFF00"/>
              </w:rPr>
              <w:t xml:space="preserve"> </w:t>
            </w:r>
            <w:r w:rsidRPr="00251676">
              <w:rPr>
                <w:shd w:val="clear" w:color="auto" w:fill="FFFF00"/>
              </w:rPr>
              <w:t>act</w:t>
            </w:r>
            <w:r>
              <w:t xml:space="preserve"> of taking and recording the measurements of vital signs and sourcing vital signs equipment per patient. These can be complete (i.e. there is no reason for the observer to suppose that the six physiological parameters of vital signs as outlined in </w:t>
            </w:r>
            <w:r w:rsidR="00A7423D" w:rsidRPr="00772AAE">
              <w:rPr>
                <w:highlight w:val="yellow"/>
              </w:rPr>
              <w:t>National Early Warning Score 2</w:t>
            </w:r>
            <w:r w:rsidR="00A7423D" w:rsidRPr="00A7423D">
              <w:t xml:space="preserve"> </w:t>
            </w:r>
            <w:r>
              <w:t>have not all been completed) or incomplete (i.e. it is obvious to the observer that not all six physiological vital signs have been completed)</w:t>
            </w:r>
            <w:r w:rsidR="001C5F99">
              <w:t>.</w:t>
            </w:r>
          </w:p>
        </w:tc>
      </w:tr>
      <w:tr w:rsidR="00520EC1" w14:paraId="1B411C63" w14:textId="77777777" w:rsidTr="76A65EBE">
        <w:tc>
          <w:tcPr>
            <w:tcW w:w="2830" w:type="dxa"/>
          </w:tcPr>
          <w:p w14:paraId="38EB3D28" w14:textId="77777777" w:rsidR="00520EC1" w:rsidRDefault="00520EC1" w:rsidP="0093304D">
            <w:r>
              <w:t>Vital signs round</w:t>
            </w:r>
          </w:p>
        </w:tc>
        <w:tc>
          <w:tcPr>
            <w:tcW w:w="6186" w:type="dxa"/>
          </w:tcPr>
          <w:p w14:paraId="3395F768" w14:textId="55294E2E" w:rsidR="00520EC1" w:rsidRDefault="670032C2" w:rsidP="00B7068D">
            <w:r>
              <w:t xml:space="preserve">One or more sets of individual vital signs taken sequentially by a single nurse are clustered in a vital signs round. </w:t>
            </w:r>
            <w:r w:rsidR="00D832E4">
              <w:t xml:space="preserve">Captures all parts of taking vital signs </w:t>
            </w:r>
            <w:r w:rsidR="00B7068D" w:rsidRPr="00772AAE">
              <w:rPr>
                <w:highlight w:val="yellow"/>
              </w:rPr>
              <w:t>monitoring</w:t>
            </w:r>
            <w:r w:rsidR="00B7068D">
              <w:t xml:space="preserve"> </w:t>
            </w:r>
            <w:r w:rsidR="00D832E4">
              <w:t xml:space="preserve">including using ‘Vital </w:t>
            </w:r>
            <w:r w:rsidR="001C5F99">
              <w:t>s</w:t>
            </w:r>
            <w:r w:rsidR="00D832E4">
              <w:t xml:space="preserve">igns </w:t>
            </w:r>
            <w:r w:rsidR="001C5F99">
              <w:t>d</w:t>
            </w:r>
            <w:r w:rsidR="00D832E4">
              <w:t xml:space="preserve">ocumentation’ and ‘Vital </w:t>
            </w:r>
            <w:r w:rsidR="001C5F99">
              <w:t>s</w:t>
            </w:r>
            <w:r w:rsidR="00D832E4">
              <w:t xml:space="preserve">igns </w:t>
            </w:r>
            <w:r w:rsidR="001C5F99">
              <w:t>e</w:t>
            </w:r>
            <w:r w:rsidR="00D832E4">
              <w:t xml:space="preserve">quipment’ as well as carrying out ‘Vital </w:t>
            </w:r>
            <w:r w:rsidR="001C5F99">
              <w:t>s</w:t>
            </w:r>
            <w:r w:rsidR="00D832E4">
              <w:t xml:space="preserve">igns </w:t>
            </w:r>
            <w:r w:rsidR="001C5F99">
              <w:t>s</w:t>
            </w:r>
            <w:r w:rsidR="00D832E4">
              <w:t xml:space="preserve">ets’. </w:t>
            </w:r>
          </w:p>
        </w:tc>
      </w:tr>
      <w:tr w:rsidR="00520EC1" w14:paraId="4705C46D" w14:textId="77777777" w:rsidTr="76A65EBE">
        <w:tc>
          <w:tcPr>
            <w:tcW w:w="2830" w:type="dxa"/>
          </w:tcPr>
          <w:p w14:paraId="38AE3B66" w14:textId="77777777" w:rsidR="00520EC1" w:rsidRDefault="00520EC1" w:rsidP="0093304D">
            <w:r>
              <w:t>Interruption</w:t>
            </w:r>
          </w:p>
        </w:tc>
        <w:tc>
          <w:tcPr>
            <w:tcW w:w="6186" w:type="dxa"/>
          </w:tcPr>
          <w:p w14:paraId="0F2985FC" w14:textId="4F45E83B" w:rsidR="00520EC1" w:rsidRDefault="4F2265D4" w:rsidP="001C5F99">
            <w:r>
              <w:t xml:space="preserve">An act </w:t>
            </w:r>
            <w:r w:rsidR="00D832E4">
              <w:t xml:space="preserve">outside the process of ‘Vital </w:t>
            </w:r>
            <w:r w:rsidR="001C5F99">
              <w:t>s</w:t>
            </w:r>
            <w:r w:rsidR="00D832E4">
              <w:t xml:space="preserve">igns’, and ‘Vital </w:t>
            </w:r>
            <w:r w:rsidR="001C5F99">
              <w:t>s</w:t>
            </w:r>
            <w:r w:rsidR="00D832E4">
              <w:t xml:space="preserve">igns </w:t>
            </w:r>
            <w:r w:rsidR="001C5F99">
              <w:t>d</w:t>
            </w:r>
            <w:r w:rsidR="00D832E4">
              <w:t>ocumentation’</w:t>
            </w:r>
            <w:r w:rsidR="00012E50">
              <w:t xml:space="preserve"> – see “Vital signs related interruption” and “</w:t>
            </w:r>
            <w:r w:rsidR="002C6724">
              <w:t>Non-vital-sign</w:t>
            </w:r>
            <w:r w:rsidR="00012E50">
              <w:t>s related interruption” for more information.</w:t>
            </w:r>
          </w:p>
        </w:tc>
      </w:tr>
      <w:tr w:rsidR="00012E50" w14:paraId="68B254B0" w14:textId="77777777" w:rsidTr="76A65EBE">
        <w:tc>
          <w:tcPr>
            <w:tcW w:w="2830" w:type="dxa"/>
          </w:tcPr>
          <w:p w14:paraId="1A89764D" w14:textId="187BFD35" w:rsidR="00012E50" w:rsidRDefault="00012E50" w:rsidP="0093304D">
            <w:r>
              <w:t>Vital signs related interruption</w:t>
            </w:r>
          </w:p>
        </w:tc>
        <w:tc>
          <w:tcPr>
            <w:tcW w:w="6186" w:type="dxa"/>
          </w:tcPr>
          <w:p w14:paraId="268C1FF2" w14:textId="31128820" w:rsidR="00012E50" w:rsidRDefault="00012E50" w:rsidP="00012E50">
            <w:r>
              <w:t>I</w:t>
            </w:r>
            <w:r w:rsidRPr="00012E50">
              <w:t xml:space="preserve">nterruptions </w:t>
            </w:r>
            <w:r>
              <w:t>that</w:t>
            </w:r>
            <w:r w:rsidRPr="00012E50">
              <w:t xml:space="preserve"> would not have occurred unless vital signs were being taken (e.g. cleaning vital signs monitoring equipment, sourcing alternative equipment when equipment was faulty, escalation to other staff members if vital signs were abnormal).  </w:t>
            </w:r>
          </w:p>
        </w:tc>
      </w:tr>
      <w:tr w:rsidR="00012E50" w14:paraId="2E2319B1" w14:textId="77777777" w:rsidTr="76A65EBE">
        <w:tc>
          <w:tcPr>
            <w:tcW w:w="2830" w:type="dxa"/>
          </w:tcPr>
          <w:p w14:paraId="2E9CDBE1" w14:textId="4F8AEE52" w:rsidR="00012E50" w:rsidRDefault="00012E50" w:rsidP="0093304D">
            <w:r>
              <w:t>Non</w:t>
            </w:r>
            <w:r w:rsidR="002C6724">
              <w:t>-</w:t>
            </w:r>
            <w:r>
              <w:t>vital-signs related interruption</w:t>
            </w:r>
          </w:p>
        </w:tc>
        <w:tc>
          <w:tcPr>
            <w:tcW w:w="6186" w:type="dxa"/>
          </w:tcPr>
          <w:p w14:paraId="52AC115E" w14:textId="53621690" w:rsidR="00012E50" w:rsidRDefault="00012E50" w:rsidP="001C5F99">
            <w:r>
              <w:t xml:space="preserve">Interruptions that are outside of the process of ‘Vital </w:t>
            </w:r>
            <w:r w:rsidR="001C5F99">
              <w:t>s</w:t>
            </w:r>
            <w:r>
              <w:t xml:space="preserve">igns round’, for example the provision of personal care; the nurse leaving the patient to speak to someone else or to attend to other patients.  </w:t>
            </w:r>
          </w:p>
        </w:tc>
      </w:tr>
    </w:tbl>
    <w:p w14:paraId="434D660F" w14:textId="77777777" w:rsidR="00520EC1" w:rsidRDefault="00520EC1" w:rsidP="0093304D"/>
    <w:p w14:paraId="0B512CD6" w14:textId="62941607" w:rsidR="00110A0F" w:rsidRDefault="00BE46A6" w:rsidP="00110A0F">
      <w:r>
        <w:t xml:space="preserve">We established criteria </w:t>
      </w:r>
      <w:r w:rsidR="008F640D">
        <w:t>for start and stop times of the above activities</w:t>
      </w:r>
      <w:r w:rsidR="00183664">
        <w:t>.</w:t>
      </w:r>
      <w:r w:rsidR="00110A0F">
        <w:t xml:space="preserve"> </w:t>
      </w:r>
      <w:r w:rsidR="00EC0125">
        <w:t xml:space="preserve">We were interested in the </w:t>
      </w:r>
      <w:r w:rsidR="00B7068D" w:rsidRPr="00772AAE">
        <w:rPr>
          <w:highlight w:val="yellow"/>
        </w:rPr>
        <w:t>equipment</w:t>
      </w:r>
      <w:r w:rsidR="00B7068D">
        <w:t xml:space="preserve"> </w:t>
      </w:r>
      <w:r w:rsidR="00EC0125">
        <w:t xml:space="preserve">preparation time occurring at the beginning of the </w:t>
      </w:r>
      <w:r w:rsidR="00B7068D" w:rsidRPr="00772AAE">
        <w:rPr>
          <w:highlight w:val="yellow"/>
        </w:rPr>
        <w:t>vital signs</w:t>
      </w:r>
      <w:r w:rsidR="00EC0125">
        <w:t xml:space="preserve"> round, as this is work associated with vital signs, and we wanted to </w:t>
      </w:r>
      <w:proofErr w:type="gramStart"/>
      <w:r w:rsidR="00EC0125">
        <w:t>take interruptions into account</w:t>
      </w:r>
      <w:proofErr w:type="gramEnd"/>
      <w:r w:rsidR="00EC0125">
        <w:t xml:space="preserve"> if they contained any vital-signs related activity.</w:t>
      </w:r>
      <w:r w:rsidR="00110A0F">
        <w:t xml:space="preserve"> In summary, a vital signs round </w:t>
      </w:r>
      <w:proofErr w:type="gramStart"/>
      <w:r w:rsidR="00110A0F">
        <w:t>was deemed</w:t>
      </w:r>
      <w:proofErr w:type="gramEnd"/>
      <w:r w:rsidR="00110A0F">
        <w:t xml:space="preserve"> to start every time nursing staff sourced vital signs equipment or vital signs documentation, and to finish when one or more sets of vital signs were taken and the vital signs equipment and/or documentation were replaced</w:t>
      </w:r>
      <w:r w:rsidR="004F0877">
        <w:t xml:space="preserve">. </w:t>
      </w:r>
      <w:proofErr w:type="gramStart"/>
      <w:r w:rsidR="004F0877">
        <w:t xml:space="preserve">A vital signs set was deemed to start when a nurse entered the bed space and measured one or more of the six physiological parameters of the </w:t>
      </w:r>
      <w:r w:rsidR="00A7423D" w:rsidRPr="00772AAE">
        <w:rPr>
          <w:highlight w:val="yellow"/>
        </w:rPr>
        <w:t>National Early Warning Score 2</w:t>
      </w:r>
      <w:r w:rsidR="00A7423D" w:rsidRPr="00A7423D">
        <w:t xml:space="preserve"> </w:t>
      </w:r>
      <w:r w:rsidR="004F0877">
        <w:t xml:space="preserve"> scoring system, and to end when the nurse left the bed space and </w:t>
      </w:r>
      <w:r w:rsidR="001C5F99">
        <w:t xml:space="preserve">the </w:t>
      </w:r>
      <w:r w:rsidR="004F0877">
        <w:t xml:space="preserve">measuring of vital signs as defined by </w:t>
      </w:r>
      <w:r w:rsidR="00A7423D" w:rsidRPr="00772AAE">
        <w:rPr>
          <w:highlight w:val="yellow"/>
        </w:rPr>
        <w:t>National Early Warning Score 2</w:t>
      </w:r>
      <w:r w:rsidR="00A7423D" w:rsidRPr="00A7423D">
        <w:t xml:space="preserve"> </w:t>
      </w:r>
      <w:r w:rsidR="004F0877">
        <w:t xml:space="preserve"> ha</w:t>
      </w:r>
      <w:r w:rsidR="2D6431A8">
        <w:t>d</w:t>
      </w:r>
      <w:r w:rsidR="004F0877">
        <w:t xml:space="preserve"> finished</w:t>
      </w:r>
      <w:r w:rsidR="00183664">
        <w:t xml:space="preserve"> (see </w:t>
      </w:r>
      <w:r>
        <w:fldChar w:fldCharType="begin"/>
      </w:r>
      <w:r>
        <w:instrText xml:space="preserve"> ADDIN EN.CITE &lt;EndNote&gt;&lt;Cite&gt;&lt;Author&gt;Dall&amp;apos;Ora&lt;/Author&gt;&lt;Year&gt;2020&lt;/Year&gt;&lt;RecNum&gt;1274&lt;/RecNum&gt;&lt;DisplayText&gt;(Dall&amp;apos;Ora et al., 2020b)&lt;/DisplayText&gt;&lt;record&gt;&lt;rec-number&gt;1274&lt;/rec-number&gt;&lt;foreign-keys&gt;&lt;key app="EN" db-id="9z25saraxzrexjevsw8x9pto22x9azzfvrtt" timestamp="1594204083"&gt;1274&lt;/key&gt;&lt;/foreign-keys&gt;&lt;ref-type name="Journal Article"&gt;17&lt;/ref-type&gt;&lt;contributors&gt;&lt;authors&gt;&lt;author&gt;Dall&amp;apos;Ora, C.&lt;/author&gt;&lt;author&gt;Hope, J.&lt;/author&gt;&lt;author&gt;Bridges, J.&lt;/author&gt;&lt;author&gt;Griffiths, P.&lt;/author&gt;&lt;/authors&gt;&lt;/contributors&gt;&lt;auth-address&gt;National Institute for Health Research Applied Research Collaboration Wessex, School of Health Sciences, University of Southampton, Southampton, England.&lt;/auth-address&gt;&lt;titles&gt;&lt;title&gt;Development and validation of a methodology to measure the time taken by hospital nurses to make vital signs observations&lt;/title&gt;&lt;secondary-title&gt;Nurse Res&lt;/secondary-title&gt;&lt;/titles&gt;&lt;periodical&gt;&lt;full-title&gt;Nurse Researcher&lt;/full-title&gt;&lt;abbr-1&gt;Nurse Res.&lt;/abbr-1&gt;&lt;abbr-2&gt;Nurse Res&lt;/abbr-2&gt;&lt;/periodical&gt;&lt;edition&gt;2020/07/03&lt;/edition&gt;&lt;keywords&gt;&lt;keyword&gt;data collection&lt;/keyword&gt;&lt;keyword&gt;early warning scores&lt;/keyword&gt;&lt;keyword&gt;methodology&lt;/keyword&gt;&lt;keyword&gt;nursing care&lt;/keyword&gt;&lt;keyword&gt;observations&lt;/keyword&gt;&lt;keyword&gt;professional&lt;/keyword&gt;&lt;keyword&gt;research&lt;/keyword&gt;&lt;/keywords&gt;&lt;dates&gt;&lt;year&gt;2020&lt;/year&gt;&lt;pub-dates&gt;&lt;date&gt;Jun 2&lt;/date&gt;&lt;/pub-dates&gt;&lt;/dates&gt;&lt;isbn&gt;1351-5578&lt;/isbn&gt;&lt;accession-num&gt;32613783&lt;/accession-num&gt;&lt;urls&gt;&lt;/urls&gt;&lt;electronic-resource-num&gt;10.7748/nr.2020.e1716&lt;/electronic-resource-num&gt;&lt;remote-database-provider&gt;NLM&lt;/remote-database-provider&gt;&lt;language&gt;eng&lt;/language&gt;&lt;/record&gt;&lt;/Cite&gt;&lt;/EndNote&gt;</w:instrText>
      </w:r>
      <w:r>
        <w:fldChar w:fldCharType="separate"/>
      </w:r>
      <w:r w:rsidR="009A6B96" w:rsidRPr="76A65EBE">
        <w:rPr>
          <w:noProof/>
        </w:rPr>
        <w:t>(Dall'Ora et al., 2020b)</w:t>
      </w:r>
      <w:r>
        <w:fldChar w:fldCharType="end"/>
      </w:r>
      <w:r w:rsidR="00183664">
        <w:t xml:space="preserve"> for more detail)</w:t>
      </w:r>
      <w:r w:rsidR="00110A0F">
        <w:t>.</w:t>
      </w:r>
      <w:proofErr w:type="gramEnd"/>
      <w:r w:rsidR="00110A0F">
        <w:t xml:space="preserve"> </w:t>
      </w:r>
      <w:r w:rsidR="00012E50">
        <w:t xml:space="preserve">For our definition of vital-signs vs non vital-signs related interruptions, see Table </w:t>
      </w:r>
      <w:r w:rsidR="00762626">
        <w:t>1</w:t>
      </w:r>
      <w:r w:rsidR="00012E50">
        <w:t xml:space="preserve">. </w:t>
      </w:r>
    </w:p>
    <w:p w14:paraId="075B84A3" w14:textId="52765758" w:rsidR="004454BB" w:rsidRDefault="004454BB" w:rsidP="00110A0F">
      <w:r>
        <w:t xml:space="preserve">Observers </w:t>
      </w:r>
      <w:proofErr w:type="gramStart"/>
      <w:r>
        <w:t>were trained</w:t>
      </w:r>
      <w:proofErr w:type="gramEnd"/>
      <w:r>
        <w:t xml:space="preserve"> </w:t>
      </w:r>
      <w:r w:rsidR="00DA3E9E">
        <w:t>using</w:t>
      </w:r>
      <w:r>
        <w:t xml:space="preserve"> a</w:t>
      </w:r>
      <w:r w:rsidR="00F12F2D">
        <w:t xml:space="preserve">n </w:t>
      </w:r>
      <w:r w:rsidR="00F023E1">
        <w:t>observation guide</w:t>
      </w:r>
      <w:r w:rsidR="00F12F2D">
        <w:t>.</w:t>
      </w:r>
      <w:r w:rsidR="00DA3E9E">
        <w:t xml:space="preserve"> The </w:t>
      </w:r>
      <w:r w:rsidR="00F023E1">
        <w:t>guide</w:t>
      </w:r>
      <w:r>
        <w:t xml:space="preserve"> was found to be easy to use and led to a high level of inter-</w:t>
      </w:r>
      <w:proofErr w:type="spellStart"/>
      <w:r>
        <w:t>rater</w:t>
      </w:r>
      <w:proofErr w:type="spellEnd"/>
      <w:r>
        <w:t xml:space="preserve"> agreement, with a mean difference between </w:t>
      </w:r>
      <w:proofErr w:type="spellStart"/>
      <w:r>
        <w:t>raters</w:t>
      </w:r>
      <w:proofErr w:type="spellEnd"/>
      <w:r>
        <w:t xml:space="preserve"> of only 3 seconds per set of vital signs (mean </w:t>
      </w:r>
      <w:r w:rsidR="00B7068D" w:rsidRPr="00772AAE">
        <w:rPr>
          <w:highlight w:val="yellow"/>
        </w:rPr>
        <w:t>vital signs set</w:t>
      </w:r>
      <w:r>
        <w:t xml:space="preserve"> estimate 3 minutes 47 seconds) and limits of agreement from + 19 to -13 seconds </w:t>
      </w:r>
      <w:r>
        <w:fldChar w:fldCharType="begin"/>
      </w:r>
      <w:r>
        <w:instrText xml:space="preserve"> ADDIN EN.CITE &lt;EndNote&gt;&lt;Cite&gt;&lt;Author&gt;Dall&amp;apos;Ora&lt;/Author&gt;&lt;Year&gt;2020&lt;/Year&gt;&lt;RecNum&gt;1274&lt;/RecNum&gt;&lt;DisplayText&gt;(Dall&amp;apos;Ora et al., 2020b)&lt;/DisplayText&gt;&lt;record&gt;&lt;rec-number&gt;1274&lt;/rec-number&gt;&lt;foreign-keys&gt;&lt;key app="EN" db-id="9z25saraxzrexjevsw8x9pto22x9azzfvrtt" timestamp="1594204083"&gt;1274&lt;/key&gt;&lt;/foreign-keys&gt;&lt;ref-type name="Journal Article"&gt;17&lt;/ref-type&gt;&lt;contributors&gt;&lt;authors&gt;&lt;author&gt;Dall&amp;apos;Ora, C.&lt;/author&gt;&lt;author&gt;Hope, J.&lt;/author&gt;&lt;author&gt;Bridges, J.&lt;/author&gt;&lt;author&gt;Griffiths, P.&lt;/author&gt;&lt;/authors&gt;&lt;/contributors&gt;&lt;auth-address&gt;National Institute for Health Research Applied Research Collaboration Wessex, School of Health Sciences, University of Southampton, Southampton, England.&lt;/auth-address&gt;&lt;titles&gt;&lt;title&gt;Development and validation of a methodology to measure the time taken by hospital nurses to make vital signs observations&lt;/title&gt;&lt;secondary-title&gt;Nurse Res&lt;/secondary-title&gt;&lt;/titles&gt;&lt;periodical&gt;&lt;full-title&gt;Nurse Researcher&lt;/full-title&gt;&lt;abbr-1&gt;Nurse Res.&lt;/abbr-1&gt;&lt;abbr-2&gt;Nurse Res&lt;/abbr-2&gt;&lt;/periodical&gt;&lt;edition&gt;2020/07/03&lt;/edition&gt;&lt;keywords&gt;&lt;keyword&gt;data collection&lt;/keyword&gt;&lt;keyword&gt;early warning scores&lt;/keyword&gt;&lt;keyword&gt;methodology&lt;/keyword&gt;&lt;keyword&gt;nursing care&lt;/keyword&gt;&lt;keyword&gt;observations&lt;/keyword&gt;&lt;keyword&gt;professional&lt;/keyword&gt;&lt;keyword&gt;research&lt;/keyword&gt;&lt;/keywords&gt;&lt;dates&gt;&lt;year&gt;2020&lt;/year&gt;&lt;pub-dates&gt;&lt;date&gt;Jun 2&lt;/date&gt;&lt;/pub-dates&gt;&lt;/dates&gt;&lt;isbn&gt;1351-5578&lt;/isbn&gt;&lt;accession-num&gt;32613783&lt;/accession-num&gt;&lt;urls&gt;&lt;/urls&gt;&lt;electronic-resource-num&gt;10.7748/nr.2020.e1716&lt;/electronic-resource-num&gt;&lt;remote-database-provider&gt;NLM&lt;/remote-database-provider&gt;&lt;language&gt;eng&lt;/language&gt;&lt;/record&gt;&lt;/Cite&gt;&lt;/EndNote&gt;</w:instrText>
      </w:r>
      <w:r>
        <w:fldChar w:fldCharType="separate"/>
      </w:r>
      <w:r w:rsidRPr="76A65EBE">
        <w:rPr>
          <w:noProof/>
        </w:rPr>
        <w:t>(Dall'Ora et al., 2020b)</w:t>
      </w:r>
      <w:r>
        <w:fldChar w:fldCharType="end"/>
      </w:r>
      <w:r>
        <w:t>. The cumulative difference over 4 hours of observation during the training sessions was less than 2%</w:t>
      </w:r>
      <w:r w:rsidR="00F12F2D">
        <w:t xml:space="preserve"> of the total time observed</w:t>
      </w:r>
      <w:r>
        <w:t>.</w:t>
      </w:r>
    </w:p>
    <w:p w14:paraId="021072A1" w14:textId="49A851D2" w:rsidR="005A0803" w:rsidRDefault="005A0803" w:rsidP="005A0803">
      <w:pPr>
        <w:pStyle w:val="Heading2"/>
      </w:pPr>
      <w:r>
        <w:t xml:space="preserve">Data </w:t>
      </w:r>
      <w:r w:rsidR="00926D7D">
        <w:t>management</w:t>
      </w:r>
    </w:p>
    <w:p w14:paraId="51070E74" w14:textId="21019992" w:rsidR="009754DC" w:rsidRPr="009754DC" w:rsidRDefault="00926D7D" w:rsidP="009754DC">
      <w:r>
        <w:t xml:space="preserve">After each observation session, data </w:t>
      </w:r>
      <w:proofErr w:type="gramStart"/>
      <w:r>
        <w:t>were uploaded</w:t>
      </w:r>
      <w:proofErr w:type="gramEnd"/>
      <w:r>
        <w:t xml:space="preserve"> onto the QI Tool server. This server and the associated databases were located at and managed by the IT team of the </w:t>
      </w:r>
      <w:proofErr w:type="spellStart"/>
      <w:r w:rsidR="00863296">
        <w:t>raters'</w:t>
      </w:r>
      <w:proofErr w:type="spellEnd"/>
      <w:r w:rsidR="00863296">
        <w:t xml:space="preserve"> institution</w:t>
      </w:r>
      <w:r>
        <w:t>. We did not store any personal data. Before data analysis, one member of the team checked all data extracts for any errors</w:t>
      </w:r>
      <w:r w:rsidR="6D648416">
        <w:t>:</w:t>
      </w:r>
      <w:r>
        <w:t xml:space="preserve"> for example</w:t>
      </w:r>
      <w:r w:rsidR="00863296">
        <w:t>,</w:t>
      </w:r>
      <w:r>
        <w:t xml:space="preserve"> if an observer had indicated that the timing of an interaction was incorrect</w:t>
      </w:r>
      <w:r w:rsidR="008A524A">
        <w:t xml:space="preserve"> (for example where there had been an inadvertent delay in recording the end of the </w:t>
      </w:r>
      <w:r w:rsidR="00B7068D" w:rsidRPr="00772AAE">
        <w:rPr>
          <w:highlight w:val="yellow"/>
        </w:rPr>
        <w:t>vital signs set</w:t>
      </w:r>
      <w:r w:rsidR="008A524A">
        <w:t>)</w:t>
      </w:r>
      <w:r>
        <w:t>. These</w:t>
      </w:r>
      <w:r w:rsidR="008D6B4D">
        <w:t xml:space="preserve"> instances were rare (n=</w:t>
      </w:r>
      <w:r w:rsidR="2419CF3C">
        <w:t>37</w:t>
      </w:r>
      <w:r w:rsidR="0066622F">
        <w:t>)</w:t>
      </w:r>
      <w:r w:rsidR="70359663">
        <w:t xml:space="preserve"> </w:t>
      </w:r>
      <w:r w:rsidR="578465C2">
        <w:t xml:space="preserve">and </w:t>
      </w:r>
      <w:r>
        <w:t xml:space="preserve">were </w:t>
      </w:r>
      <w:r w:rsidR="419C27BA">
        <w:t>corrected</w:t>
      </w:r>
      <w:r>
        <w:t xml:space="preserve">, and all interruptions were coded as vital signs related or </w:t>
      </w:r>
      <w:r w:rsidR="00841533">
        <w:t xml:space="preserve">not </w:t>
      </w:r>
      <w:r w:rsidR="008D6B4D">
        <w:t xml:space="preserve">vital signs related.  </w:t>
      </w:r>
    </w:p>
    <w:p w14:paraId="4431C9FC" w14:textId="73328DBE" w:rsidR="0093304D" w:rsidRDefault="00674A1D" w:rsidP="00721E31">
      <w:pPr>
        <w:pStyle w:val="Heading2"/>
      </w:pPr>
      <w:r>
        <w:t>Statistical</w:t>
      </w:r>
      <w:r w:rsidRPr="002231A0">
        <w:t xml:space="preserve"> </w:t>
      </w:r>
      <w:r w:rsidR="00863296">
        <w:t>a</w:t>
      </w:r>
      <w:r w:rsidR="002231A0" w:rsidRPr="002231A0">
        <w:t>nalysis</w:t>
      </w:r>
    </w:p>
    <w:p w14:paraId="689988BA" w14:textId="696285AA" w:rsidR="00335DB0" w:rsidRDefault="00F12F2D" w:rsidP="00B22C2C">
      <w:r>
        <w:t>O</w:t>
      </w:r>
      <w:r w:rsidR="00DE214B">
        <w:t xml:space="preserve">ur data </w:t>
      </w:r>
      <w:r>
        <w:t xml:space="preserve">comprised </w:t>
      </w:r>
      <w:r w:rsidR="00D040AB">
        <w:t>sets of vital sign</w:t>
      </w:r>
      <w:r w:rsidR="00B7068D">
        <w:t>s</w:t>
      </w:r>
      <w:r w:rsidR="00D040AB">
        <w:t xml:space="preserve"> within </w:t>
      </w:r>
      <w:r w:rsidR="00B7068D" w:rsidRPr="00772AAE">
        <w:rPr>
          <w:highlight w:val="yellow"/>
        </w:rPr>
        <w:t>vital signs</w:t>
      </w:r>
      <w:r w:rsidR="00D040AB">
        <w:t xml:space="preserve"> rounds.</w:t>
      </w:r>
      <w:r w:rsidR="00DE214B">
        <w:t xml:space="preserve"> </w:t>
      </w:r>
      <w:r w:rsidR="004A7B0B">
        <w:t xml:space="preserve">As well as the </w:t>
      </w:r>
      <w:r w:rsidR="00A006ED">
        <w:t xml:space="preserve">time taken to measure and record vital signs, each round </w:t>
      </w:r>
      <w:r w:rsidR="00502F77">
        <w:t xml:space="preserve">included </w:t>
      </w:r>
      <w:r w:rsidR="00502F77" w:rsidRPr="00400A7C">
        <w:t>preparation time</w:t>
      </w:r>
      <w:r w:rsidR="000B4923">
        <w:t xml:space="preserve"> and </w:t>
      </w:r>
      <w:r w:rsidR="00502F77" w:rsidRPr="00400A7C">
        <w:t>interruptions</w:t>
      </w:r>
      <w:r w:rsidR="00400A7C" w:rsidRPr="00772AAE">
        <w:rPr>
          <w:highlight w:val="yellow"/>
        </w:rPr>
        <w:t xml:space="preserve">. </w:t>
      </w:r>
      <w:r w:rsidR="00646FC8" w:rsidRPr="00772AAE">
        <w:rPr>
          <w:highlight w:val="yellow"/>
        </w:rPr>
        <w:t xml:space="preserve">Preparation time included sourcing the vital signs equipment, which was at times misplaced or not working properly. </w:t>
      </w:r>
      <w:r w:rsidR="00A006ED" w:rsidRPr="00772AAE">
        <w:rPr>
          <w:highlight w:val="yellow"/>
        </w:rPr>
        <w:t>For this reason, w</w:t>
      </w:r>
      <w:r w:rsidR="00335DB0" w:rsidRPr="00772AAE">
        <w:rPr>
          <w:highlight w:val="yellow"/>
        </w:rPr>
        <w:t xml:space="preserve">e </w:t>
      </w:r>
      <w:r w:rsidR="00FE5116" w:rsidRPr="00772AAE">
        <w:rPr>
          <w:highlight w:val="yellow"/>
        </w:rPr>
        <w:t>estimated</w:t>
      </w:r>
      <w:r w:rsidR="0075006A" w:rsidRPr="00772AAE">
        <w:rPr>
          <w:highlight w:val="yellow"/>
        </w:rPr>
        <w:t xml:space="preserve"> the time taken to perform a set of vital sign</w:t>
      </w:r>
      <w:r w:rsidR="00B7068D" w:rsidRPr="00772AAE">
        <w:rPr>
          <w:highlight w:val="yellow"/>
        </w:rPr>
        <w:t>s</w:t>
      </w:r>
      <w:r w:rsidR="00094DAD" w:rsidRPr="00772AAE">
        <w:rPr>
          <w:highlight w:val="yellow"/>
        </w:rPr>
        <w:t>, using only complete vital signs sets</w:t>
      </w:r>
      <w:r w:rsidR="0075006A">
        <w:t xml:space="preserve"> </w:t>
      </w:r>
      <w:r w:rsidR="00886F0A">
        <w:t>in three ways</w:t>
      </w:r>
      <w:r w:rsidR="00335DB0">
        <w:t>:</w:t>
      </w:r>
    </w:p>
    <w:p w14:paraId="7A3BBA79" w14:textId="243F40EC" w:rsidR="00335DB0" w:rsidRDefault="00400A7C" w:rsidP="00335DB0">
      <w:pPr>
        <w:pStyle w:val="ListParagraph"/>
        <w:numPr>
          <w:ilvl w:val="0"/>
          <w:numId w:val="10"/>
        </w:numPr>
      </w:pPr>
      <w:r w:rsidRPr="00400A7C">
        <w:t xml:space="preserve">Our </w:t>
      </w:r>
      <w:r w:rsidR="00575927">
        <w:t>first</w:t>
      </w:r>
      <w:r w:rsidR="00575927" w:rsidRPr="00400A7C">
        <w:t xml:space="preserve"> </w:t>
      </w:r>
      <w:r w:rsidRPr="00400A7C">
        <w:t xml:space="preserve">estimate </w:t>
      </w:r>
      <w:r w:rsidR="008379B1">
        <w:t xml:space="preserve">(E1) </w:t>
      </w:r>
      <w:proofErr w:type="gramStart"/>
      <w:r w:rsidR="00E63426">
        <w:t>was</w:t>
      </w:r>
      <w:r w:rsidR="00E63426" w:rsidRPr="00400A7C">
        <w:t xml:space="preserve"> </w:t>
      </w:r>
      <w:r w:rsidR="004F664E">
        <w:t>calculated</w:t>
      </w:r>
      <w:proofErr w:type="gramEnd"/>
      <w:r w:rsidR="004F664E">
        <w:t xml:space="preserve"> by dividing the length of the round by the number of </w:t>
      </w:r>
      <w:r w:rsidR="00841533">
        <w:t xml:space="preserve">vital signs </w:t>
      </w:r>
      <w:r w:rsidR="004F664E">
        <w:t>sets</w:t>
      </w:r>
      <w:r w:rsidRPr="00400A7C">
        <w:t xml:space="preserve">. </w:t>
      </w:r>
    </w:p>
    <w:p w14:paraId="68977DD1" w14:textId="7D212123" w:rsidR="00335DB0" w:rsidRDefault="00050AA4" w:rsidP="00335DB0">
      <w:pPr>
        <w:pStyle w:val="ListParagraph"/>
        <w:numPr>
          <w:ilvl w:val="0"/>
          <w:numId w:val="10"/>
        </w:numPr>
      </w:pPr>
      <w:r>
        <w:t xml:space="preserve">Our second estimate </w:t>
      </w:r>
      <w:r w:rsidR="008379B1">
        <w:t xml:space="preserve">(E2) </w:t>
      </w:r>
      <w:r>
        <w:t xml:space="preserve">was </w:t>
      </w:r>
      <w:r w:rsidR="00050834">
        <w:t>the time taken at the patient</w:t>
      </w:r>
      <w:r w:rsidR="004A5318">
        <w:t>’</w:t>
      </w:r>
      <w:r w:rsidR="00050834">
        <w:t>s bedside</w:t>
      </w:r>
      <w:r w:rsidR="00DA0C07">
        <w:t>,</w:t>
      </w:r>
      <w:r w:rsidR="00050834">
        <w:t xml:space="preserve"> </w:t>
      </w:r>
      <w:r w:rsidR="007A6ADE">
        <w:t>between</w:t>
      </w:r>
      <w:r w:rsidR="00050834">
        <w:t xml:space="preserve"> when the nurse entered</w:t>
      </w:r>
      <w:r w:rsidR="007A6ADE">
        <w:t xml:space="preserve"> and left</w:t>
      </w:r>
      <w:r w:rsidR="00050834">
        <w:t xml:space="preserve"> the bed space</w:t>
      </w:r>
      <w:r w:rsidR="00990C17">
        <w:t>.</w:t>
      </w:r>
      <w:r w:rsidR="005A4FC0">
        <w:t xml:space="preserve"> </w:t>
      </w:r>
    </w:p>
    <w:p w14:paraId="0EE03999" w14:textId="2CF45F22" w:rsidR="005B2BC5" w:rsidRDefault="0082469A" w:rsidP="0082469A">
      <w:pPr>
        <w:pStyle w:val="ListParagraph"/>
        <w:numPr>
          <w:ilvl w:val="0"/>
          <w:numId w:val="10"/>
        </w:numPr>
      </w:pPr>
      <w:r>
        <w:t xml:space="preserve">Variants of the E1 and E2 estimates </w:t>
      </w:r>
      <w:proofErr w:type="gramStart"/>
      <w:r>
        <w:t>were calculated</w:t>
      </w:r>
      <w:proofErr w:type="gramEnd"/>
      <w:r>
        <w:t xml:space="preserve"> by removing time associated with some or all interruptions (e.g. non vital signs related such as discussions with relatives).</w:t>
      </w:r>
    </w:p>
    <w:p w14:paraId="4AACE681" w14:textId="33311C06" w:rsidR="00147F58" w:rsidRDefault="007B2A01" w:rsidP="00DE214B">
      <w:r>
        <w:t xml:space="preserve">To account for </w:t>
      </w:r>
      <w:r w:rsidR="005E6986">
        <w:t>heterogeneity wi</w:t>
      </w:r>
      <w:r w:rsidR="00B73E73">
        <w:t>thin hospitals and wards</w:t>
      </w:r>
      <w:r w:rsidR="0010556B">
        <w:t xml:space="preserve">, </w:t>
      </w:r>
      <w:r w:rsidR="00B73E73">
        <w:t>w</w:t>
      </w:r>
      <w:r w:rsidR="00C55DCE">
        <w:t xml:space="preserve">e used mixed-effects models </w:t>
      </w:r>
      <w:r w:rsidR="00B73E73">
        <w:t xml:space="preserve">with nested random effects terms for wards within each study hospital. </w:t>
      </w:r>
      <w:r w:rsidR="00115BB6" w:rsidRPr="00772AAE">
        <w:rPr>
          <w:highlight w:val="yellow"/>
        </w:rPr>
        <w:t>Because</w:t>
      </w:r>
      <w:r w:rsidR="00C51DC7" w:rsidRPr="00772AAE">
        <w:rPr>
          <w:highlight w:val="yellow"/>
        </w:rPr>
        <w:t xml:space="preserve"> our</w:t>
      </w:r>
      <w:r w:rsidR="00115BB6" w:rsidRPr="00772AAE">
        <w:rPr>
          <w:highlight w:val="yellow"/>
        </w:rPr>
        <w:t xml:space="preserve"> staffing measure was relatively constant at the session level (see Table S5 for mean staffing levels at </w:t>
      </w:r>
      <w:r w:rsidR="00C51DC7" w:rsidRPr="00772AAE">
        <w:rPr>
          <w:highlight w:val="yellow"/>
        </w:rPr>
        <w:t xml:space="preserve">the session and ward level), </w:t>
      </w:r>
      <w:r w:rsidR="00115BB6" w:rsidRPr="00772AAE">
        <w:rPr>
          <w:highlight w:val="yellow"/>
        </w:rPr>
        <w:t>any analysis including the effect of staffing levels would have an effective sample size of 16, which would be too small for meaningful inference. Including wards as random effects also allowed us to at least partially control for any differences in staffing levels, number of beds, machine type any other ward variables that remained constant throughout our observations</w:t>
      </w:r>
      <w:r w:rsidR="00772AAE">
        <w:rPr>
          <w:highlight w:val="yellow"/>
        </w:rPr>
        <w:t xml:space="preserve">. </w:t>
      </w:r>
      <w:r w:rsidR="00646FC8" w:rsidRPr="00772AAE">
        <w:rPr>
          <w:highlight w:val="yellow"/>
        </w:rPr>
        <w:t xml:space="preserve">Including wards as random effects also allowed us to at least partially control for any differences in staffing levels, number of beds, machine type any other ward variables that remained constant throughout our observations. </w:t>
      </w:r>
      <w:r w:rsidR="00B762CC" w:rsidRPr="00772AAE">
        <w:rPr>
          <w:highlight w:val="yellow"/>
        </w:rPr>
        <w:t xml:space="preserve">To </w:t>
      </w:r>
      <w:r w:rsidR="00B67DD4" w:rsidRPr="00772AAE">
        <w:rPr>
          <w:highlight w:val="yellow"/>
        </w:rPr>
        <w:t xml:space="preserve">test </w:t>
      </w:r>
      <w:r w:rsidR="009E2CFC" w:rsidRPr="00772AAE">
        <w:rPr>
          <w:highlight w:val="yellow"/>
        </w:rPr>
        <w:t>whether</w:t>
      </w:r>
      <w:r w:rsidR="004523CD" w:rsidRPr="00772AAE">
        <w:rPr>
          <w:highlight w:val="yellow"/>
        </w:rPr>
        <w:t xml:space="preserve"> the</w:t>
      </w:r>
      <w:r w:rsidR="00C55DCE" w:rsidRPr="00772AAE">
        <w:rPr>
          <w:highlight w:val="yellow"/>
        </w:rPr>
        <w:t xml:space="preserve"> </w:t>
      </w:r>
      <w:r w:rsidR="004523CD" w:rsidRPr="00772AAE">
        <w:rPr>
          <w:highlight w:val="yellow"/>
        </w:rPr>
        <w:t>time taken</w:t>
      </w:r>
      <w:r w:rsidR="00C55DCE" w:rsidRPr="00772AAE">
        <w:rPr>
          <w:highlight w:val="yellow"/>
        </w:rPr>
        <w:t xml:space="preserve"> </w:t>
      </w:r>
      <w:r w:rsidR="004523CD" w:rsidRPr="00772AAE">
        <w:rPr>
          <w:highlight w:val="yellow"/>
        </w:rPr>
        <w:t>to obtain</w:t>
      </w:r>
      <w:r w:rsidR="00B7068D" w:rsidRPr="00772AAE">
        <w:rPr>
          <w:highlight w:val="yellow"/>
        </w:rPr>
        <w:t xml:space="preserve"> and record</w:t>
      </w:r>
      <w:r w:rsidR="004523CD" w:rsidRPr="00772AAE">
        <w:rPr>
          <w:highlight w:val="yellow"/>
        </w:rPr>
        <w:t xml:space="preserve"> </w:t>
      </w:r>
      <w:r w:rsidR="00B7068D" w:rsidRPr="00772AAE">
        <w:rPr>
          <w:highlight w:val="yellow"/>
        </w:rPr>
        <w:t>vital signs</w:t>
      </w:r>
      <w:r w:rsidR="004523CD">
        <w:t xml:space="preserve"> was influenced by </w:t>
      </w:r>
      <w:r w:rsidR="00B507A6">
        <w:t xml:space="preserve">nursing staff grade </w:t>
      </w:r>
      <w:r w:rsidR="00B67DD4">
        <w:t xml:space="preserve">(i.e. registered nurse, nursing assistant and student nurse) </w:t>
      </w:r>
      <w:r w:rsidR="00B507A6">
        <w:t>or study hospital</w:t>
      </w:r>
      <w:r w:rsidR="00DC635A">
        <w:t>, we fit</w:t>
      </w:r>
      <w:r w:rsidR="0052225F">
        <w:t>ted</w:t>
      </w:r>
      <w:r w:rsidR="00DC635A">
        <w:t xml:space="preserve"> a </w:t>
      </w:r>
      <w:r w:rsidR="00927095">
        <w:t>second</w:t>
      </w:r>
      <w:r w:rsidR="00DC635A">
        <w:t xml:space="preserve"> model where</w:t>
      </w:r>
      <w:r w:rsidR="00C55DCE">
        <w:t xml:space="preserve"> </w:t>
      </w:r>
      <w:r w:rsidR="00DC635A">
        <w:t>n</w:t>
      </w:r>
      <w:r w:rsidR="00B67DD4">
        <w:t xml:space="preserve">ursing staff grade and study hospital were </w:t>
      </w:r>
      <w:r w:rsidR="003D1E6B">
        <w:t>set as fixed effects</w:t>
      </w:r>
      <w:r w:rsidR="00DC635A">
        <w:t>.</w:t>
      </w:r>
      <w:r w:rsidR="00F67657">
        <w:t xml:space="preserve"> </w:t>
      </w:r>
      <w:r w:rsidR="00C95B24">
        <w:t>C</w:t>
      </w:r>
      <w:r w:rsidR="00C55DCE">
        <w:t xml:space="preserve">oefficients from these models </w:t>
      </w:r>
      <w:proofErr w:type="gramStart"/>
      <w:r w:rsidR="0072581A">
        <w:t>were</w:t>
      </w:r>
      <w:r w:rsidR="00C55DCE">
        <w:t xml:space="preserve"> used</w:t>
      </w:r>
      <w:proofErr w:type="gramEnd"/>
      <w:r w:rsidR="00C55DCE">
        <w:t xml:space="preserve"> to estimate ad</w:t>
      </w:r>
      <w:r w:rsidR="0043226D">
        <w:t>justed (conditional) mean</w:t>
      </w:r>
      <w:r w:rsidR="00375244">
        <w:t>s for</w:t>
      </w:r>
      <w:r w:rsidR="00536E55">
        <w:t xml:space="preserve"> each hospital and staff grade</w:t>
      </w:r>
      <w:r w:rsidR="00C55DCE">
        <w:t>.</w:t>
      </w:r>
      <w:r w:rsidR="00E133FC">
        <w:t xml:space="preserve"> </w:t>
      </w:r>
      <w:r w:rsidR="00D231F9">
        <w:t xml:space="preserve">Model-based estimates </w:t>
      </w:r>
      <w:proofErr w:type="gramStart"/>
      <w:r w:rsidR="00D231F9">
        <w:t>were compared</w:t>
      </w:r>
      <w:proofErr w:type="gramEnd"/>
      <w:r w:rsidR="00D231F9">
        <w:t xml:space="preserve"> to raw means, with c</w:t>
      </w:r>
      <w:r w:rsidR="005B2BC5">
        <w:t>onfidence intervals calculated using bootstrapping (2000 samples).</w:t>
      </w:r>
    </w:p>
    <w:p w14:paraId="7AA8364A" w14:textId="31436B7B" w:rsidR="00094DAD" w:rsidRDefault="00927095" w:rsidP="00DE214B">
      <w:r>
        <w:t>To</w:t>
      </w:r>
      <w:r w:rsidR="002B39F2">
        <w:t xml:space="preserve"> </w:t>
      </w:r>
      <w:r w:rsidR="004F2CE1">
        <w:t>determine</w:t>
      </w:r>
      <w:r w:rsidR="002B39F2">
        <w:t xml:space="preserve"> </w:t>
      </w:r>
      <w:r w:rsidR="00190CC6">
        <w:t xml:space="preserve">whether any </w:t>
      </w:r>
      <w:r w:rsidR="002B39F2">
        <w:t xml:space="preserve">efficiency </w:t>
      </w:r>
      <w:proofErr w:type="gramStart"/>
      <w:r w:rsidR="00F325C2">
        <w:t xml:space="preserve">was </w:t>
      </w:r>
      <w:r w:rsidR="00190CC6">
        <w:t>gain</w:t>
      </w:r>
      <w:r w:rsidR="00FC4064">
        <w:t>ed</w:t>
      </w:r>
      <w:proofErr w:type="gramEnd"/>
      <w:r w:rsidR="00FC4064">
        <w:t xml:space="preserve"> by measuring</w:t>
      </w:r>
      <w:r w:rsidR="002B39F2">
        <w:t xml:space="preserve"> </w:t>
      </w:r>
      <w:r w:rsidR="00FC4064">
        <w:t xml:space="preserve">individual </w:t>
      </w:r>
      <w:r w:rsidR="00B7068D" w:rsidRPr="00772AAE">
        <w:rPr>
          <w:highlight w:val="yellow"/>
        </w:rPr>
        <w:t>vital signs sets</w:t>
      </w:r>
      <w:r w:rsidR="00B7068D">
        <w:t xml:space="preserve"> </w:t>
      </w:r>
      <w:r w:rsidR="00FC4064">
        <w:t>within</w:t>
      </w:r>
      <w:r w:rsidR="002B39F2">
        <w:t xml:space="preserve"> a </w:t>
      </w:r>
      <w:r w:rsidR="004F2CE1">
        <w:t xml:space="preserve">round, </w:t>
      </w:r>
      <w:r w:rsidR="002B39F2">
        <w:t xml:space="preserve">we </w:t>
      </w:r>
      <w:r w:rsidR="00FC4064">
        <w:t>fit</w:t>
      </w:r>
      <w:r w:rsidR="002B39F2">
        <w:t xml:space="preserve"> a </w:t>
      </w:r>
      <w:r w:rsidR="00C71B0B">
        <w:t xml:space="preserve">mixed </w:t>
      </w:r>
      <w:r w:rsidR="002B39F2">
        <w:t xml:space="preserve">model </w:t>
      </w:r>
      <w:r w:rsidR="00420F56">
        <w:t>to estimate</w:t>
      </w:r>
      <w:r w:rsidR="00FC4064">
        <w:t xml:space="preserve"> </w:t>
      </w:r>
      <w:r w:rsidR="002B39F2">
        <w:t xml:space="preserve">the </w:t>
      </w:r>
      <w:r w:rsidR="00BE2E59">
        <w:t>total time of</w:t>
      </w:r>
      <w:r w:rsidR="00C71B0B">
        <w:t xml:space="preserve"> the round</w:t>
      </w:r>
      <w:r w:rsidR="00420F56">
        <w:t xml:space="preserve">, with </w:t>
      </w:r>
      <w:r w:rsidR="006E582A">
        <w:t>the</w:t>
      </w:r>
      <w:r w:rsidR="002762F7">
        <w:t xml:space="preserve"> number of </w:t>
      </w:r>
      <w:r w:rsidR="00B7068D" w:rsidRPr="00772AAE">
        <w:rPr>
          <w:highlight w:val="yellow"/>
        </w:rPr>
        <w:t xml:space="preserve">vital signs sets </w:t>
      </w:r>
      <w:r w:rsidR="002762F7">
        <w:t xml:space="preserve">as </w:t>
      </w:r>
      <w:r w:rsidR="006E582A">
        <w:t xml:space="preserve">a </w:t>
      </w:r>
      <w:r w:rsidR="002762F7">
        <w:t>fixed effect</w:t>
      </w:r>
      <w:r w:rsidR="00E2026D">
        <w:t xml:space="preserve"> and nested random effects terms for wards within each study hospital. </w:t>
      </w:r>
      <w:r w:rsidR="00752D91">
        <w:t>Conditional means from this model</w:t>
      </w:r>
      <w:r w:rsidR="00C71B0B">
        <w:t xml:space="preserve"> </w:t>
      </w:r>
      <w:r w:rsidR="00F56F02">
        <w:t>allowed us to estimate the marginal effects from changing the length of rounds.</w:t>
      </w:r>
    </w:p>
    <w:p w14:paraId="073FE5AB" w14:textId="78E7A43F" w:rsidR="00212310" w:rsidRDefault="00D24993" w:rsidP="00DE214B">
      <w:r>
        <w:t>All</w:t>
      </w:r>
      <w:r w:rsidR="007C1A17">
        <w:t xml:space="preserve"> </w:t>
      </w:r>
      <w:r w:rsidR="00F12F2D">
        <w:t xml:space="preserve">analyses </w:t>
      </w:r>
      <w:r w:rsidR="00212310">
        <w:t>w</w:t>
      </w:r>
      <w:r w:rsidR="007C1A17">
        <w:t>ere</w:t>
      </w:r>
      <w:r w:rsidR="00212310">
        <w:t xml:space="preserve"> performed with </w:t>
      </w:r>
      <w:r w:rsidR="007C1A17">
        <w:t xml:space="preserve">R version </w:t>
      </w:r>
      <w:r w:rsidR="00363E38">
        <w:t>4.0</w:t>
      </w:r>
      <w:r w:rsidR="007C1A17">
        <w:t xml:space="preserve"> </w:t>
      </w:r>
      <w:r w:rsidR="007C1A17">
        <w:fldChar w:fldCharType="begin"/>
      </w:r>
      <w:r w:rsidR="007C1A17">
        <w:instrText xml:space="preserve"> ADDIN EN.CITE &lt;EndNote&gt;&lt;Cite&gt;&lt;Author&gt;R Development Core Team&lt;/Author&gt;&lt;Year&gt;2020&lt;/Year&gt;&lt;RecNum&gt;298&lt;/RecNum&gt;&lt;DisplayText&gt;(R Development Core Team, 2020)&lt;/DisplayText&gt;&lt;record&gt;&lt;rec-number&gt;298&lt;/rec-number&gt;&lt;foreign-keys&gt;&lt;key app="EN" db-id="9z25saraxzrexjevsw8x9pto22x9azzfvrtt" timestamp="1513613244"&gt;298&lt;/key&gt;&lt;/foreign-keys&gt;&lt;ref-type name="Computer Program"&gt;9&lt;/ref-type&gt;&lt;contributors&gt;&lt;authors&gt;&lt;author&gt;R Development Core Team,&lt;/author&gt;&lt;/authors&gt;&lt;/contributors&gt;&lt;titles&gt;&lt;title&gt;R: A language and environment for statistical computing&lt;/title&gt;&lt;/titles&gt;&lt;edition&gt;3.6.3&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7C1A17">
        <w:fldChar w:fldCharType="separate"/>
      </w:r>
      <w:r w:rsidR="007C1A17">
        <w:rPr>
          <w:noProof/>
        </w:rPr>
        <w:t>(R Development Core Team, 2020)</w:t>
      </w:r>
      <w:r w:rsidR="007C1A17">
        <w:fldChar w:fldCharType="end"/>
      </w:r>
      <w:r w:rsidR="004A2B99" w:rsidRPr="004A2B99">
        <w:t xml:space="preserve"> </w:t>
      </w:r>
      <w:r w:rsidR="00212310">
        <w:t xml:space="preserve">using </w:t>
      </w:r>
      <w:r w:rsidR="00636B3E">
        <w:t xml:space="preserve">the </w:t>
      </w:r>
      <w:proofErr w:type="spellStart"/>
      <w:r w:rsidR="00636B3E">
        <w:t>glmmTMB</w:t>
      </w:r>
      <w:proofErr w:type="spellEnd"/>
      <w:r w:rsidR="00636B3E">
        <w:t xml:space="preserve"> package for mixed-effects models</w:t>
      </w:r>
      <w:r w:rsidR="00F325C2">
        <w:t xml:space="preserve"> </w:t>
      </w:r>
      <w:r w:rsidR="00F325C2">
        <w:fldChar w:fldCharType="begin"/>
      </w:r>
      <w:r w:rsidR="00F325C2">
        <w:instrText xml:space="preserve"> ADDIN EN.CITE &lt;EndNote&gt;&lt;Cite&gt;&lt;Author&gt;Brooks&lt;/Author&gt;&lt;Year&gt;2017&lt;/Year&gt;&lt;RecNum&gt;1317&lt;/RecNum&gt;&lt;DisplayText&gt;(Brooks et al., 2017)&lt;/DisplayText&gt;&lt;record&gt;&lt;rec-number&gt;1317&lt;/rec-number&gt;&lt;foreign-keys&gt;&lt;key app="EN" db-id="9z25saraxzrexjevsw8x9pto22x9azzfvrtt" timestamp="1605519136"&gt;1317&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F325C2">
        <w:fldChar w:fldCharType="separate"/>
      </w:r>
      <w:r w:rsidR="00F325C2">
        <w:rPr>
          <w:noProof/>
        </w:rPr>
        <w:t>(Brooks et al., 2017)</w:t>
      </w:r>
      <w:r w:rsidR="00F325C2">
        <w:fldChar w:fldCharType="end"/>
      </w:r>
      <w:r w:rsidR="00636B3E">
        <w:t xml:space="preserve"> and </w:t>
      </w:r>
      <w:r w:rsidR="00212310" w:rsidRPr="00DF1C85">
        <w:rPr>
          <w:highlight w:val="yellow"/>
        </w:rPr>
        <w:t xml:space="preserve">the </w:t>
      </w:r>
      <w:proofErr w:type="spellStart"/>
      <w:r w:rsidR="00147F58" w:rsidRPr="00DF1C85">
        <w:rPr>
          <w:highlight w:val="yellow"/>
        </w:rPr>
        <w:t>e</w:t>
      </w:r>
      <w:r w:rsidR="00E64C01" w:rsidRPr="00DF1C85">
        <w:rPr>
          <w:highlight w:val="yellow"/>
        </w:rPr>
        <w:t>m</w:t>
      </w:r>
      <w:r w:rsidR="00147F58" w:rsidRPr="00DF1C85">
        <w:rPr>
          <w:highlight w:val="yellow"/>
        </w:rPr>
        <w:t>means</w:t>
      </w:r>
      <w:proofErr w:type="spellEnd"/>
      <w:r w:rsidR="00E861FB" w:rsidRPr="00DF1C85">
        <w:rPr>
          <w:highlight w:val="yellow"/>
        </w:rPr>
        <w:t>/</w:t>
      </w:r>
      <w:proofErr w:type="spellStart"/>
      <w:r w:rsidR="00E861FB" w:rsidRPr="00DF1C85">
        <w:rPr>
          <w:highlight w:val="yellow"/>
        </w:rPr>
        <w:t>ggpredict</w:t>
      </w:r>
      <w:proofErr w:type="spellEnd"/>
      <w:r w:rsidR="00147F58" w:rsidRPr="00DF1C85">
        <w:rPr>
          <w:highlight w:val="yellow"/>
        </w:rPr>
        <w:t xml:space="preserve"> </w:t>
      </w:r>
      <w:r w:rsidR="00212310" w:rsidRPr="00DF1C85">
        <w:rPr>
          <w:highlight w:val="yellow"/>
        </w:rPr>
        <w:t>package</w:t>
      </w:r>
      <w:r w:rsidR="00E861FB" w:rsidRPr="00DF1C85">
        <w:rPr>
          <w:highlight w:val="yellow"/>
        </w:rPr>
        <w:t>s</w:t>
      </w:r>
      <w:r w:rsidR="00212310">
        <w:t xml:space="preserve"> </w:t>
      </w:r>
      <w:r w:rsidR="00147F58">
        <w:t xml:space="preserve">to calculate </w:t>
      </w:r>
      <w:r w:rsidR="00212310">
        <w:t>conditional means</w:t>
      </w:r>
      <w:r w:rsidR="00F325C2">
        <w:t xml:space="preserve"> </w:t>
      </w:r>
      <w:r w:rsidR="00F325C2">
        <w:fldChar w:fldCharType="begin"/>
      </w:r>
      <w:r w:rsidR="00F325C2">
        <w:instrText xml:space="preserve"> ADDIN EN.CITE &lt;EndNote&gt;&lt;Cite&gt;&lt;Author&gt;Lenth&lt;/Author&gt;&lt;Year&gt;2020&lt;/Year&gt;&lt;RecNum&gt;1318&lt;/RecNum&gt;&lt;DisplayText&gt;(Lenth et al., 2020)&lt;/DisplayText&gt;&lt;record&gt;&lt;rec-number&gt;1318&lt;/rec-number&gt;&lt;foreign-keys&gt;&lt;key app="EN" db-id="9z25saraxzrexjevsw8x9pto22x9azzfvrtt" timestamp="1605519199"&gt;1318&lt;/key&gt;&lt;/foreign-keys&gt;&lt;ref-type name="Computer Program"&gt;9&lt;/ref-type&gt;&lt;contributors&gt;&lt;authors&gt;&lt;author&gt;Lenth, R&lt;/author&gt;&lt;author&gt;Singmann, H&lt;/author&gt;&lt;author&gt;Love, J&lt;/author&gt;&lt;author&gt;Buerkner, P&lt;/author&gt;&lt;author&gt;Herve, M&lt;/author&gt;&lt;/authors&gt;&lt;/contributors&gt;&lt;titles&gt;&lt;title&gt;Estimated marginal means, aka least-squares means. R package version 1.5.2-1&lt;/title&gt;&lt;/titles&gt;&lt;dates&gt;&lt;year&gt;2020&lt;/year&gt;&lt;/dates&gt;&lt;urls&gt;&lt;related-urls&gt;&lt;url&gt;https://CRAN.R-project.org/package=emmeans&lt;/url&gt;&lt;/related-urls&gt;&lt;/urls&gt;&lt;/record&gt;&lt;/Cite&gt;&lt;/EndNote&gt;</w:instrText>
      </w:r>
      <w:r w:rsidR="00F325C2">
        <w:fldChar w:fldCharType="separate"/>
      </w:r>
      <w:r w:rsidR="00F325C2">
        <w:rPr>
          <w:noProof/>
        </w:rPr>
        <w:t>(Lenth et al., 2020)</w:t>
      </w:r>
      <w:r w:rsidR="00F325C2">
        <w:fldChar w:fldCharType="end"/>
      </w:r>
      <w:r w:rsidR="007C1A17">
        <w:t>.</w:t>
      </w:r>
      <w:r w:rsidR="004F2CE1">
        <w:t xml:space="preserve"> </w:t>
      </w:r>
    </w:p>
    <w:p w14:paraId="19F86836" w14:textId="77777777" w:rsidR="002358F8" w:rsidRDefault="002358F8" w:rsidP="002358F8">
      <w:pPr>
        <w:pStyle w:val="Heading2"/>
      </w:pPr>
      <w:r>
        <w:t>Ethical approvals</w:t>
      </w:r>
    </w:p>
    <w:p w14:paraId="69C29EA1" w14:textId="0187E05D" w:rsidR="002358F8" w:rsidRDefault="002358F8" w:rsidP="002358F8">
      <w:r>
        <w:t xml:space="preserve">We obtained ethical approval for this study from the Research Ethics Committee, South Central – Berkshire, Committee ref: 19/SC/0190. </w:t>
      </w:r>
    </w:p>
    <w:p w14:paraId="6D22696A" w14:textId="77777777" w:rsidR="00012CA7" w:rsidRDefault="00012CA7" w:rsidP="00721E31">
      <w:pPr>
        <w:pStyle w:val="Heading1"/>
      </w:pPr>
      <w:r w:rsidRPr="00C67727">
        <w:t>RESULTS</w:t>
      </w:r>
    </w:p>
    <w:p w14:paraId="62C82DEC" w14:textId="76BFBA81" w:rsidR="00390DAA" w:rsidRDefault="004B4636" w:rsidP="76A65EBE">
      <w:r>
        <w:t xml:space="preserve">We undertook 64 sessions in four hospitals. In hospitals </w:t>
      </w:r>
      <w:proofErr w:type="gramStart"/>
      <w:r>
        <w:t>1</w:t>
      </w:r>
      <w:proofErr w:type="gramEnd"/>
      <w:r>
        <w:t>, 2, and 3 vital signs were recorded on electronic devices</w:t>
      </w:r>
      <w:r w:rsidR="00FD0B97">
        <w:t>.</w:t>
      </w:r>
      <w:r>
        <w:t xml:space="preserve"> Hospital 4 recorded vital signs on paper charts</w:t>
      </w:r>
      <w:r w:rsidR="00FD0B97">
        <w:t xml:space="preserve"> after which</w:t>
      </w:r>
      <w:r>
        <w:t xml:space="preserve"> nurses </w:t>
      </w:r>
      <w:r w:rsidR="00FD0B97">
        <w:t xml:space="preserve">manually </w:t>
      </w:r>
      <w:r>
        <w:t xml:space="preserve">calculated </w:t>
      </w:r>
      <w:r w:rsidR="00FD0B97">
        <w:t xml:space="preserve">the </w:t>
      </w:r>
      <w:r w:rsidR="00A7423D" w:rsidRPr="00772AAE">
        <w:rPr>
          <w:highlight w:val="yellow"/>
        </w:rPr>
        <w:t>National Early Warning Score 2</w:t>
      </w:r>
      <w:r>
        <w:t xml:space="preserve">. </w:t>
      </w:r>
      <w:r w:rsidR="00AE0D1D">
        <w:t>In total</w:t>
      </w:r>
      <w:r w:rsidR="009D7285">
        <w:t>,</w:t>
      </w:r>
      <w:r w:rsidR="00D42577" w:rsidDel="00D42577">
        <w:t xml:space="preserve"> </w:t>
      </w:r>
      <w:r w:rsidR="00D42577">
        <w:t>w</w:t>
      </w:r>
      <w:r w:rsidR="00FF6BB0">
        <w:t>e</w:t>
      </w:r>
      <w:r w:rsidR="009B1885">
        <w:t xml:space="preserve"> </w:t>
      </w:r>
      <w:r w:rsidR="00083EF6">
        <w:t xml:space="preserve">observed </w:t>
      </w:r>
      <w:r w:rsidR="000A6F0F">
        <w:t>71</w:t>
      </w:r>
      <w:r w:rsidR="00083EF6">
        <w:t>5</w:t>
      </w:r>
      <w:r w:rsidR="000A6F0F">
        <w:t xml:space="preserve"> </w:t>
      </w:r>
      <w:r w:rsidR="009B1885">
        <w:t xml:space="preserve">sets of vital signs </w:t>
      </w:r>
      <w:r w:rsidR="00083EF6">
        <w:t xml:space="preserve">measurements </w:t>
      </w:r>
      <w:r w:rsidR="009B1885">
        <w:t>(</w:t>
      </w:r>
      <w:r w:rsidR="003E422F">
        <w:t>18</w:t>
      </w:r>
      <w:r w:rsidR="00B0762A">
        <w:t>1</w:t>
      </w:r>
      <w:r w:rsidR="00FF6BB0">
        <w:t xml:space="preserve"> in Hosp</w:t>
      </w:r>
      <w:r w:rsidR="003E422F">
        <w:t>ital 1, 2</w:t>
      </w:r>
      <w:r w:rsidR="00B0762A">
        <w:t>19</w:t>
      </w:r>
      <w:r w:rsidR="06F15031">
        <w:t xml:space="preserve"> </w:t>
      </w:r>
      <w:r w:rsidR="003E422F">
        <w:t xml:space="preserve">in Hospital 2, 140 </w:t>
      </w:r>
      <w:r w:rsidR="00FF6BB0">
        <w:t>in Hospital 3,</w:t>
      </w:r>
      <w:r w:rsidR="007F596B">
        <w:t xml:space="preserve"> </w:t>
      </w:r>
      <w:r w:rsidR="00FF6BB0">
        <w:t xml:space="preserve">and </w:t>
      </w:r>
      <w:r w:rsidR="00B96DD4">
        <w:t>17</w:t>
      </w:r>
      <w:r w:rsidR="0034150B">
        <w:t>5</w:t>
      </w:r>
      <w:r w:rsidR="00B96DD4">
        <w:t xml:space="preserve"> </w:t>
      </w:r>
      <w:r w:rsidR="00FF6BB0">
        <w:t>in Hospital 4</w:t>
      </w:r>
      <w:r w:rsidR="009B1885">
        <w:t>)</w:t>
      </w:r>
      <w:r w:rsidR="00FF6BB0">
        <w:t>.</w:t>
      </w:r>
      <w:r w:rsidR="009B1885">
        <w:t xml:space="preserve"> Of these,</w:t>
      </w:r>
      <w:r w:rsidR="003E422F">
        <w:t xml:space="preserve"> </w:t>
      </w:r>
      <w:r w:rsidR="00BC01DF">
        <w:t xml:space="preserve">680 </w:t>
      </w:r>
      <w:r w:rsidR="003E422F">
        <w:t>(</w:t>
      </w:r>
      <w:r w:rsidR="00BB351C">
        <w:t>95</w:t>
      </w:r>
      <w:r w:rsidR="009538EC">
        <w:t>%) were complete sets</w:t>
      </w:r>
      <w:r w:rsidR="00FF6BB0">
        <w:t xml:space="preserve"> </w:t>
      </w:r>
      <w:r w:rsidR="009538EC">
        <w:t xml:space="preserve">where all six vital signs were measured and recorded. </w:t>
      </w:r>
      <w:proofErr w:type="gramStart"/>
      <w:r w:rsidR="003716DA">
        <w:t>The</w:t>
      </w:r>
      <w:r w:rsidR="00FF6BB0">
        <w:t>se</w:t>
      </w:r>
      <w:proofErr w:type="gramEnd"/>
      <w:r w:rsidR="00FF6BB0">
        <w:t xml:space="preserve"> </w:t>
      </w:r>
      <w:r w:rsidR="00B7068D" w:rsidRPr="00772AAE">
        <w:rPr>
          <w:highlight w:val="yellow"/>
        </w:rPr>
        <w:t>vital signs sets</w:t>
      </w:r>
      <w:r w:rsidR="00FF6BB0">
        <w:t xml:space="preserve"> were clustered in</w:t>
      </w:r>
      <w:r w:rsidR="003716DA">
        <w:t xml:space="preserve"> </w:t>
      </w:r>
      <w:r w:rsidR="000A6F0F">
        <w:t>26</w:t>
      </w:r>
      <w:r w:rsidR="005D1146">
        <w:t>0</w:t>
      </w:r>
      <w:r w:rsidR="000A6F0F">
        <w:t xml:space="preserve"> </w:t>
      </w:r>
      <w:r w:rsidR="003716DA">
        <w:t xml:space="preserve">rounds, </w:t>
      </w:r>
      <w:r w:rsidR="00FF6BB0">
        <w:t>with a</w:t>
      </w:r>
      <w:r w:rsidR="003716DA">
        <w:t xml:space="preserve"> median of </w:t>
      </w:r>
      <w:r w:rsidR="00FF6BB0">
        <w:t xml:space="preserve">2 </w:t>
      </w:r>
      <w:r w:rsidR="00B7068D" w:rsidRPr="00772AAE">
        <w:rPr>
          <w:highlight w:val="yellow"/>
        </w:rPr>
        <w:t>vital signs</w:t>
      </w:r>
      <w:r w:rsidR="00B7068D" w:rsidRPr="00772AAE" w:rsidDel="00B7068D">
        <w:rPr>
          <w:highlight w:val="yellow"/>
        </w:rPr>
        <w:t xml:space="preserve"> </w:t>
      </w:r>
      <w:r w:rsidR="00B7068D" w:rsidRPr="00772AAE">
        <w:rPr>
          <w:highlight w:val="yellow"/>
        </w:rPr>
        <w:t>sets</w:t>
      </w:r>
      <w:r w:rsidR="003716DA">
        <w:t xml:space="preserve"> per round (</w:t>
      </w:r>
      <w:r w:rsidR="0052225F">
        <w:t>i</w:t>
      </w:r>
      <w:r w:rsidR="003716DA">
        <w:t>nterquartile range: 1-4; range: 1-11).</w:t>
      </w:r>
      <w:r w:rsidR="000A6F0F">
        <w:t xml:space="preserve"> </w:t>
      </w:r>
    </w:p>
    <w:p w14:paraId="3E38CC93" w14:textId="63F7910D" w:rsidR="00F325C2" w:rsidRPr="00F325C2" w:rsidRDefault="000A6F0F" w:rsidP="00F325C2">
      <w:r>
        <w:t xml:space="preserve">Registered nurses </w:t>
      </w:r>
      <w:r w:rsidR="00B7068D" w:rsidRPr="00772AAE">
        <w:rPr>
          <w:highlight w:val="yellow"/>
        </w:rPr>
        <w:t>undertook</w:t>
      </w:r>
      <w:r w:rsidR="00B7068D">
        <w:t xml:space="preserve"> </w:t>
      </w:r>
      <w:r w:rsidR="00AF7C2E">
        <w:t xml:space="preserve">355 </w:t>
      </w:r>
      <w:r w:rsidR="00B7068D" w:rsidRPr="00772AAE">
        <w:rPr>
          <w:highlight w:val="yellow"/>
        </w:rPr>
        <w:t>vital signs</w:t>
      </w:r>
      <w:r w:rsidR="00B7068D" w:rsidRPr="00772AAE" w:rsidDel="00B7068D">
        <w:rPr>
          <w:highlight w:val="yellow"/>
        </w:rPr>
        <w:t xml:space="preserve"> </w:t>
      </w:r>
      <w:r w:rsidR="00B7068D" w:rsidRPr="00772AAE">
        <w:rPr>
          <w:highlight w:val="yellow"/>
        </w:rPr>
        <w:t>sets</w:t>
      </w:r>
      <w:r w:rsidR="37E8934A">
        <w:t xml:space="preserve"> (50%) nested in </w:t>
      </w:r>
      <w:r>
        <w:t>12</w:t>
      </w:r>
      <w:r w:rsidR="00AF7C2E">
        <w:t>2</w:t>
      </w:r>
      <w:r>
        <w:t xml:space="preserve"> rounds (47%). Healthcare assistants </w:t>
      </w:r>
      <w:r w:rsidR="00B7068D" w:rsidRPr="00772AAE">
        <w:rPr>
          <w:highlight w:val="yellow"/>
        </w:rPr>
        <w:t>undertook</w:t>
      </w:r>
      <w:r w:rsidR="00B7068D">
        <w:t xml:space="preserve"> </w:t>
      </w:r>
      <w:r>
        <w:t>21</w:t>
      </w:r>
      <w:r w:rsidR="00AF7C2E">
        <w:t>7</w:t>
      </w:r>
      <w:r>
        <w:t xml:space="preserve"> </w:t>
      </w:r>
      <w:r w:rsidR="00B7068D" w:rsidRPr="00772AAE">
        <w:rPr>
          <w:highlight w:val="yellow"/>
        </w:rPr>
        <w:t>vital signs sets</w:t>
      </w:r>
      <w:r>
        <w:t xml:space="preserve"> (30%) nested in 81 rounds (31%)</w:t>
      </w:r>
      <w:r w:rsidR="1396F8AA">
        <w:t>.</w:t>
      </w:r>
      <w:r>
        <w:t xml:space="preserve"> </w:t>
      </w:r>
      <w:r w:rsidR="04658734">
        <w:t>S</w:t>
      </w:r>
      <w:r>
        <w:t xml:space="preserve">tudent nurses </w:t>
      </w:r>
      <w:r w:rsidR="00B7068D" w:rsidRPr="00772AAE">
        <w:rPr>
          <w:highlight w:val="yellow"/>
        </w:rPr>
        <w:t>undertook</w:t>
      </w:r>
      <w:r w:rsidR="00B7068D">
        <w:t xml:space="preserve"> </w:t>
      </w:r>
      <w:r>
        <w:t>14</w:t>
      </w:r>
      <w:r w:rsidR="00EA4DEF">
        <w:t>3</w:t>
      </w:r>
      <w:r>
        <w:t xml:space="preserve"> </w:t>
      </w:r>
      <w:r w:rsidR="00B7068D" w:rsidRPr="00772AAE">
        <w:rPr>
          <w:highlight w:val="yellow"/>
        </w:rPr>
        <w:t>vital signs sets</w:t>
      </w:r>
      <w:r>
        <w:t xml:space="preserve"> (2</w:t>
      </w:r>
      <w:r w:rsidR="00EA4DEF">
        <w:t>0</w:t>
      </w:r>
      <w:r>
        <w:t xml:space="preserve">%) nested in 57 rounds (22%). </w:t>
      </w:r>
      <w:r w:rsidR="00D42577">
        <w:t xml:space="preserve">There was little evidence that observation changed behaviours, although in five sessions, a staff member reported they felt their behaviour had changed </w:t>
      </w:r>
      <w:proofErr w:type="gramStart"/>
      <w:r w:rsidR="00D42577">
        <w:t>as a result</w:t>
      </w:r>
      <w:proofErr w:type="gramEnd"/>
      <w:r w:rsidR="00D42577">
        <w:t xml:space="preserve"> of being observed. </w:t>
      </w:r>
      <w:r w:rsidR="007401CE">
        <w:t xml:space="preserve">Table </w:t>
      </w:r>
      <w:r w:rsidR="002E608C">
        <w:t>2</w:t>
      </w:r>
      <w:r w:rsidR="007401CE">
        <w:t xml:space="preserve"> displays the number and proportions of vital signs sets performed by staff group per hospital. </w:t>
      </w:r>
    </w:p>
    <w:p w14:paraId="36481BB4" w14:textId="5DD4FE89" w:rsidR="006501C9" w:rsidRDefault="006501C9" w:rsidP="006501C9">
      <w:pPr>
        <w:pStyle w:val="Caption"/>
      </w:pPr>
      <w:r>
        <w:t xml:space="preserve">Table </w:t>
      </w:r>
      <w:r>
        <w:fldChar w:fldCharType="begin"/>
      </w:r>
      <w:r>
        <w:instrText>SEQ Table \* ARABIC</w:instrText>
      </w:r>
      <w:r>
        <w:fldChar w:fldCharType="separate"/>
      </w:r>
      <w:r w:rsidR="002E608C">
        <w:rPr>
          <w:noProof/>
        </w:rPr>
        <w:t>2</w:t>
      </w:r>
      <w:r>
        <w:fldChar w:fldCharType="end"/>
      </w:r>
      <w:r>
        <w:t xml:space="preserve"> </w:t>
      </w:r>
      <w:r w:rsidRPr="00D451EC">
        <w:t>Number and proportions of vital sign sets by staff group per hospital</w:t>
      </w:r>
    </w:p>
    <w:tbl>
      <w:tblPr>
        <w:tblStyle w:val="TableGrid"/>
        <w:tblW w:w="0" w:type="auto"/>
        <w:tblLook w:val="04A0" w:firstRow="1" w:lastRow="0" w:firstColumn="1" w:lastColumn="0" w:noHBand="0" w:noVBand="1"/>
      </w:tblPr>
      <w:tblGrid>
        <w:gridCol w:w="2476"/>
        <w:gridCol w:w="1226"/>
        <w:gridCol w:w="1226"/>
        <w:gridCol w:w="1226"/>
        <w:gridCol w:w="1226"/>
        <w:gridCol w:w="683"/>
      </w:tblGrid>
      <w:tr w:rsidR="007536D4" w14:paraId="33A320D7" w14:textId="0327757B" w:rsidTr="0090521B">
        <w:trPr>
          <w:cantSplit/>
          <w:tblHeader/>
        </w:trPr>
        <w:tc>
          <w:tcPr>
            <w:tcW w:w="0" w:type="auto"/>
            <w:hideMark/>
          </w:tcPr>
          <w:p w14:paraId="2916DD2B" w14:textId="70CA9493" w:rsidR="007536D4" w:rsidRDefault="007536D4" w:rsidP="001C54B4">
            <w:pPr>
              <w:spacing w:after="300"/>
              <w:rPr>
                <w:b/>
                <w:bCs/>
              </w:rPr>
            </w:pPr>
            <w:r w:rsidRPr="007401CE">
              <w:rPr>
                <w:b/>
              </w:rPr>
              <w:t>Number of vital sign sets</w:t>
            </w:r>
          </w:p>
        </w:tc>
        <w:tc>
          <w:tcPr>
            <w:tcW w:w="0" w:type="auto"/>
            <w:hideMark/>
          </w:tcPr>
          <w:p w14:paraId="623C300D" w14:textId="77777777" w:rsidR="007536D4" w:rsidRPr="007401CE" w:rsidRDefault="007536D4" w:rsidP="001C54B4">
            <w:pPr>
              <w:rPr>
                <w:b/>
              </w:rPr>
            </w:pPr>
            <w:r w:rsidRPr="007401CE">
              <w:rPr>
                <w:b/>
              </w:rPr>
              <w:t xml:space="preserve">Hospital 1 </w:t>
            </w:r>
          </w:p>
          <w:p w14:paraId="6D2F82ED" w14:textId="3A0C5B0F" w:rsidR="007536D4" w:rsidRDefault="007536D4" w:rsidP="001C54B4">
            <w:pPr>
              <w:spacing w:after="300"/>
              <w:rPr>
                <w:b/>
                <w:bCs/>
              </w:rPr>
            </w:pPr>
            <w:r w:rsidRPr="007401CE">
              <w:rPr>
                <w:b/>
              </w:rPr>
              <w:t>N (%)</w:t>
            </w:r>
          </w:p>
        </w:tc>
        <w:tc>
          <w:tcPr>
            <w:tcW w:w="0" w:type="auto"/>
            <w:hideMark/>
          </w:tcPr>
          <w:p w14:paraId="4388C370" w14:textId="77777777" w:rsidR="007536D4" w:rsidRPr="007401CE" w:rsidRDefault="007536D4" w:rsidP="001C54B4">
            <w:pPr>
              <w:rPr>
                <w:b/>
              </w:rPr>
            </w:pPr>
            <w:r w:rsidRPr="007401CE">
              <w:rPr>
                <w:b/>
              </w:rPr>
              <w:t>Hospital 2</w:t>
            </w:r>
          </w:p>
          <w:p w14:paraId="52BEA2CD" w14:textId="70BE6CF0" w:rsidR="007536D4" w:rsidRDefault="007536D4" w:rsidP="001C54B4">
            <w:pPr>
              <w:spacing w:after="300"/>
              <w:rPr>
                <w:b/>
                <w:bCs/>
              </w:rPr>
            </w:pPr>
            <w:r w:rsidRPr="007401CE">
              <w:rPr>
                <w:b/>
              </w:rPr>
              <w:t>N (%)</w:t>
            </w:r>
          </w:p>
        </w:tc>
        <w:tc>
          <w:tcPr>
            <w:tcW w:w="0" w:type="auto"/>
            <w:hideMark/>
          </w:tcPr>
          <w:p w14:paraId="6B9E2563" w14:textId="77777777" w:rsidR="007536D4" w:rsidRPr="007401CE" w:rsidRDefault="007536D4" w:rsidP="001C54B4">
            <w:pPr>
              <w:rPr>
                <w:b/>
              </w:rPr>
            </w:pPr>
            <w:r w:rsidRPr="007401CE">
              <w:rPr>
                <w:b/>
              </w:rPr>
              <w:t>Hospital 3</w:t>
            </w:r>
          </w:p>
          <w:p w14:paraId="7678711B" w14:textId="2D0D30EA" w:rsidR="007536D4" w:rsidRDefault="007536D4" w:rsidP="001C54B4">
            <w:pPr>
              <w:spacing w:after="300"/>
              <w:rPr>
                <w:b/>
                <w:bCs/>
              </w:rPr>
            </w:pPr>
            <w:r w:rsidRPr="007401CE">
              <w:rPr>
                <w:b/>
              </w:rPr>
              <w:t>N (%)</w:t>
            </w:r>
          </w:p>
        </w:tc>
        <w:tc>
          <w:tcPr>
            <w:tcW w:w="0" w:type="auto"/>
            <w:hideMark/>
          </w:tcPr>
          <w:p w14:paraId="033612DB" w14:textId="77777777" w:rsidR="007536D4" w:rsidRPr="007401CE" w:rsidRDefault="007536D4" w:rsidP="001C54B4">
            <w:pPr>
              <w:rPr>
                <w:b/>
                <w:bCs/>
              </w:rPr>
            </w:pPr>
            <w:r w:rsidRPr="76A65EBE">
              <w:rPr>
                <w:b/>
                <w:bCs/>
              </w:rPr>
              <w:t>Hospital 4</w:t>
            </w:r>
          </w:p>
          <w:p w14:paraId="05980276" w14:textId="4C7DFF26" w:rsidR="007536D4" w:rsidRDefault="007536D4" w:rsidP="001C54B4">
            <w:pPr>
              <w:spacing w:after="300"/>
              <w:rPr>
                <w:b/>
                <w:bCs/>
              </w:rPr>
            </w:pPr>
            <w:r w:rsidRPr="007401CE">
              <w:rPr>
                <w:b/>
              </w:rPr>
              <w:t>N (%)</w:t>
            </w:r>
          </w:p>
        </w:tc>
        <w:tc>
          <w:tcPr>
            <w:tcW w:w="0" w:type="auto"/>
          </w:tcPr>
          <w:p w14:paraId="1BD2B2E6" w14:textId="72C46D73" w:rsidR="007536D4" w:rsidRPr="76A65EBE" w:rsidRDefault="007536D4" w:rsidP="001C54B4">
            <w:pPr>
              <w:rPr>
                <w:b/>
                <w:bCs/>
              </w:rPr>
            </w:pPr>
            <w:r w:rsidRPr="007F596B">
              <w:rPr>
                <w:b/>
                <w:bCs/>
              </w:rPr>
              <w:t>Total</w:t>
            </w:r>
          </w:p>
        </w:tc>
      </w:tr>
      <w:tr w:rsidR="00A96A04" w14:paraId="650AD462" w14:textId="0F99B66F" w:rsidTr="00F325C2">
        <w:tc>
          <w:tcPr>
            <w:tcW w:w="0" w:type="auto"/>
          </w:tcPr>
          <w:p w14:paraId="276C16D7" w14:textId="437D56F9" w:rsidR="00A96A04" w:rsidRDefault="00A96A04" w:rsidP="00A96A04">
            <w:pPr>
              <w:spacing w:after="300"/>
            </w:pPr>
            <w:r>
              <w:t xml:space="preserve">Registered Nurses </w:t>
            </w:r>
          </w:p>
        </w:tc>
        <w:tc>
          <w:tcPr>
            <w:tcW w:w="0" w:type="auto"/>
          </w:tcPr>
          <w:p w14:paraId="78B4EF7F" w14:textId="4309F57B" w:rsidR="00A96A04" w:rsidRDefault="00A96A04" w:rsidP="00A96A04">
            <w:pPr>
              <w:spacing w:after="300"/>
            </w:pPr>
            <w:r>
              <w:t>54 (30%)</w:t>
            </w:r>
          </w:p>
        </w:tc>
        <w:tc>
          <w:tcPr>
            <w:tcW w:w="0" w:type="auto"/>
          </w:tcPr>
          <w:p w14:paraId="5054E095" w14:textId="701B5150" w:rsidR="00A96A04" w:rsidRDefault="00A96A04" w:rsidP="00A96A04">
            <w:pPr>
              <w:spacing w:after="300"/>
            </w:pPr>
            <w:r>
              <w:t>163 (74%)</w:t>
            </w:r>
          </w:p>
        </w:tc>
        <w:tc>
          <w:tcPr>
            <w:tcW w:w="0" w:type="auto"/>
          </w:tcPr>
          <w:p w14:paraId="6338A14C" w14:textId="630B5DE6" w:rsidR="00A96A04" w:rsidRDefault="00A96A04" w:rsidP="00A96A04">
            <w:pPr>
              <w:spacing w:after="300"/>
            </w:pPr>
            <w:r>
              <w:t>116 (83%)</w:t>
            </w:r>
          </w:p>
        </w:tc>
        <w:tc>
          <w:tcPr>
            <w:tcW w:w="0" w:type="auto"/>
          </w:tcPr>
          <w:p w14:paraId="0E90D367" w14:textId="461E39DD" w:rsidR="00A96A04" w:rsidRDefault="00A96A04" w:rsidP="00A96A04">
            <w:pPr>
              <w:spacing w:after="300"/>
            </w:pPr>
            <w:r>
              <w:t>22 (13%)</w:t>
            </w:r>
          </w:p>
        </w:tc>
        <w:tc>
          <w:tcPr>
            <w:tcW w:w="0" w:type="auto"/>
          </w:tcPr>
          <w:p w14:paraId="16F869D6" w14:textId="109EB00D" w:rsidR="00A96A04" w:rsidRDefault="00A96A04" w:rsidP="00A96A04">
            <w:pPr>
              <w:spacing w:after="300"/>
            </w:pPr>
            <w:r>
              <w:t>355</w:t>
            </w:r>
          </w:p>
        </w:tc>
      </w:tr>
      <w:tr w:rsidR="00A96A04" w14:paraId="73CF7277" w14:textId="3AD0FBA3" w:rsidTr="00F325C2">
        <w:tc>
          <w:tcPr>
            <w:tcW w:w="0" w:type="auto"/>
          </w:tcPr>
          <w:p w14:paraId="142FA5E2" w14:textId="3A7E72DD" w:rsidR="00A96A04" w:rsidRDefault="00A96A04" w:rsidP="00A96A04">
            <w:pPr>
              <w:spacing w:after="300"/>
            </w:pPr>
            <w:r>
              <w:t xml:space="preserve">Healthcare assistant </w:t>
            </w:r>
          </w:p>
        </w:tc>
        <w:tc>
          <w:tcPr>
            <w:tcW w:w="0" w:type="auto"/>
          </w:tcPr>
          <w:p w14:paraId="02FB9769" w14:textId="32CC9E08" w:rsidR="00A96A04" w:rsidRDefault="00A96A04" w:rsidP="00A96A04">
            <w:pPr>
              <w:spacing w:after="300"/>
            </w:pPr>
            <w:r>
              <w:t>63 (35%)</w:t>
            </w:r>
          </w:p>
        </w:tc>
        <w:tc>
          <w:tcPr>
            <w:tcW w:w="0" w:type="auto"/>
          </w:tcPr>
          <w:p w14:paraId="08EC557D" w14:textId="6ED7699A" w:rsidR="00A96A04" w:rsidRDefault="00A96A04" w:rsidP="00A96A04">
            <w:pPr>
              <w:spacing w:after="300"/>
            </w:pPr>
            <w:r>
              <w:t>32 (15%)</w:t>
            </w:r>
          </w:p>
        </w:tc>
        <w:tc>
          <w:tcPr>
            <w:tcW w:w="0" w:type="auto"/>
          </w:tcPr>
          <w:p w14:paraId="6D9854AE" w14:textId="58FB2AD6" w:rsidR="00A96A04" w:rsidRDefault="00A96A04" w:rsidP="00A96A04">
            <w:pPr>
              <w:spacing w:after="300"/>
            </w:pPr>
            <w:r>
              <w:t>1 (1%)</w:t>
            </w:r>
          </w:p>
        </w:tc>
        <w:tc>
          <w:tcPr>
            <w:tcW w:w="0" w:type="auto"/>
          </w:tcPr>
          <w:p w14:paraId="07F597DB" w14:textId="36A7312E" w:rsidR="00A96A04" w:rsidRDefault="00A96A04" w:rsidP="00A96A04">
            <w:pPr>
              <w:spacing w:after="300"/>
            </w:pPr>
            <w:r>
              <w:t>121 (69%)</w:t>
            </w:r>
          </w:p>
        </w:tc>
        <w:tc>
          <w:tcPr>
            <w:tcW w:w="0" w:type="auto"/>
          </w:tcPr>
          <w:p w14:paraId="7E526FFB" w14:textId="47167898" w:rsidR="00A96A04" w:rsidRDefault="00A96A04" w:rsidP="00A96A04">
            <w:pPr>
              <w:spacing w:after="300"/>
            </w:pPr>
            <w:r>
              <w:t>217</w:t>
            </w:r>
          </w:p>
        </w:tc>
      </w:tr>
      <w:tr w:rsidR="00A96A04" w14:paraId="4D40A309" w14:textId="246BF952" w:rsidTr="00F325C2">
        <w:tc>
          <w:tcPr>
            <w:tcW w:w="0" w:type="auto"/>
          </w:tcPr>
          <w:p w14:paraId="75C6D798" w14:textId="20094B0C" w:rsidR="00A96A04" w:rsidRDefault="00A96A04" w:rsidP="00A96A04">
            <w:pPr>
              <w:spacing w:after="300"/>
            </w:pPr>
            <w:r>
              <w:t xml:space="preserve">Student nurse </w:t>
            </w:r>
          </w:p>
        </w:tc>
        <w:tc>
          <w:tcPr>
            <w:tcW w:w="0" w:type="auto"/>
          </w:tcPr>
          <w:p w14:paraId="6849D741" w14:textId="13572751" w:rsidR="00A96A04" w:rsidRDefault="00A96A04" w:rsidP="00A96A04">
            <w:pPr>
              <w:spacing w:after="300"/>
            </w:pPr>
            <w:r>
              <w:t>64 (35%)</w:t>
            </w:r>
          </w:p>
        </w:tc>
        <w:tc>
          <w:tcPr>
            <w:tcW w:w="0" w:type="auto"/>
          </w:tcPr>
          <w:p w14:paraId="73D3CE53" w14:textId="118C1217" w:rsidR="00A96A04" w:rsidRDefault="00A96A04" w:rsidP="00A96A04">
            <w:pPr>
              <w:spacing w:after="300"/>
            </w:pPr>
            <w:r>
              <w:t>24 (11%)</w:t>
            </w:r>
          </w:p>
        </w:tc>
        <w:tc>
          <w:tcPr>
            <w:tcW w:w="0" w:type="auto"/>
          </w:tcPr>
          <w:p w14:paraId="1F9F2DB5" w14:textId="459EB0A8" w:rsidR="00A96A04" w:rsidRDefault="00A96A04" w:rsidP="00A96A04">
            <w:pPr>
              <w:spacing w:after="300"/>
            </w:pPr>
            <w:r>
              <w:t>23 (16%)</w:t>
            </w:r>
          </w:p>
        </w:tc>
        <w:tc>
          <w:tcPr>
            <w:tcW w:w="0" w:type="auto"/>
          </w:tcPr>
          <w:p w14:paraId="38A92D6E" w14:textId="73EBEEA0" w:rsidR="00A96A04" w:rsidRDefault="00A96A04" w:rsidP="00A96A04">
            <w:pPr>
              <w:spacing w:after="300"/>
            </w:pPr>
            <w:r>
              <w:t>32 (18%)</w:t>
            </w:r>
          </w:p>
        </w:tc>
        <w:tc>
          <w:tcPr>
            <w:tcW w:w="0" w:type="auto"/>
          </w:tcPr>
          <w:p w14:paraId="5D489721" w14:textId="3D2E68E9" w:rsidR="00A96A04" w:rsidRDefault="00A96A04" w:rsidP="00A96A04">
            <w:pPr>
              <w:spacing w:after="300"/>
            </w:pPr>
            <w:r>
              <w:t>143</w:t>
            </w:r>
          </w:p>
        </w:tc>
      </w:tr>
      <w:tr w:rsidR="00A96A04" w14:paraId="7550953D" w14:textId="7692BAB0" w:rsidTr="00F325C2">
        <w:tc>
          <w:tcPr>
            <w:tcW w:w="0" w:type="auto"/>
          </w:tcPr>
          <w:p w14:paraId="01EB3B86" w14:textId="1F90DF22" w:rsidR="00A96A04" w:rsidRDefault="00A96A04" w:rsidP="00A96A04">
            <w:pPr>
              <w:spacing w:after="300"/>
            </w:pPr>
            <w:r>
              <w:t>Total</w:t>
            </w:r>
          </w:p>
        </w:tc>
        <w:tc>
          <w:tcPr>
            <w:tcW w:w="0" w:type="auto"/>
          </w:tcPr>
          <w:p w14:paraId="38572699" w14:textId="52929119" w:rsidR="00A96A04" w:rsidRDefault="00A96A04" w:rsidP="00A96A04">
            <w:pPr>
              <w:spacing w:after="300"/>
            </w:pPr>
            <w:r>
              <w:t>181 (100%)</w:t>
            </w:r>
          </w:p>
        </w:tc>
        <w:tc>
          <w:tcPr>
            <w:tcW w:w="0" w:type="auto"/>
          </w:tcPr>
          <w:p w14:paraId="027087CA" w14:textId="5BD53C41" w:rsidR="00A96A04" w:rsidRDefault="00A96A04" w:rsidP="00A96A04">
            <w:pPr>
              <w:spacing w:after="300"/>
            </w:pPr>
            <w:r>
              <w:t>219 (100%)</w:t>
            </w:r>
          </w:p>
        </w:tc>
        <w:tc>
          <w:tcPr>
            <w:tcW w:w="0" w:type="auto"/>
          </w:tcPr>
          <w:p w14:paraId="32161073" w14:textId="1E757117" w:rsidR="00A96A04" w:rsidRDefault="00A96A04" w:rsidP="00A96A04">
            <w:pPr>
              <w:spacing w:after="300"/>
            </w:pPr>
            <w:r>
              <w:t>140 (100%)</w:t>
            </w:r>
          </w:p>
        </w:tc>
        <w:tc>
          <w:tcPr>
            <w:tcW w:w="0" w:type="auto"/>
          </w:tcPr>
          <w:p w14:paraId="1381CADF" w14:textId="1A805347" w:rsidR="00A96A04" w:rsidRDefault="00A96A04" w:rsidP="00A96A04">
            <w:pPr>
              <w:spacing w:after="300"/>
            </w:pPr>
            <w:r>
              <w:t>175 (100%)</w:t>
            </w:r>
          </w:p>
        </w:tc>
        <w:tc>
          <w:tcPr>
            <w:tcW w:w="0" w:type="auto"/>
          </w:tcPr>
          <w:p w14:paraId="7610DDC2" w14:textId="48078F0D" w:rsidR="00A96A04" w:rsidRDefault="00A96A04" w:rsidP="00A96A04">
            <w:pPr>
              <w:spacing w:after="300"/>
            </w:pPr>
            <w:r>
              <w:t>715</w:t>
            </w:r>
          </w:p>
        </w:tc>
      </w:tr>
    </w:tbl>
    <w:p w14:paraId="57304FCE" w14:textId="77777777" w:rsidR="00A96A04" w:rsidRDefault="00A96A04" w:rsidP="6891AF2E"/>
    <w:p w14:paraId="2F2DB2F2" w14:textId="145AD96F" w:rsidR="00F340FD" w:rsidRDefault="006501C9" w:rsidP="6891AF2E">
      <w:r>
        <w:t xml:space="preserve">The proportion of vital signs taken by registered nurses </w:t>
      </w:r>
      <w:r w:rsidR="003A0524">
        <w:t>ranged</w:t>
      </w:r>
      <w:r>
        <w:t xml:space="preserve"> from 1</w:t>
      </w:r>
      <w:r w:rsidR="00B179C4">
        <w:t>3</w:t>
      </w:r>
      <w:r>
        <w:t>% in Hospital 4 to 8</w:t>
      </w:r>
      <w:r w:rsidR="00B179C4">
        <w:t>3</w:t>
      </w:r>
      <w:r>
        <w:t xml:space="preserve">% in Hospital 3. </w:t>
      </w:r>
      <w:r w:rsidR="00385456">
        <w:t xml:space="preserve">In </w:t>
      </w:r>
      <w:r w:rsidR="00D00E71">
        <w:t>h</w:t>
      </w:r>
      <w:r w:rsidR="00385456">
        <w:t>ospitals 2 and 3</w:t>
      </w:r>
      <w:r w:rsidR="00D00E71">
        <w:t>,</w:t>
      </w:r>
      <w:r w:rsidR="00385456">
        <w:t xml:space="preserve"> </w:t>
      </w:r>
      <w:r>
        <w:t xml:space="preserve">registered nurses </w:t>
      </w:r>
      <w:r w:rsidR="004A5609" w:rsidRPr="00772AAE">
        <w:rPr>
          <w:highlight w:val="yellow"/>
        </w:rPr>
        <w:t>under</w:t>
      </w:r>
      <w:r w:rsidR="001D0F1F" w:rsidRPr="00772AAE">
        <w:rPr>
          <w:highlight w:val="yellow"/>
        </w:rPr>
        <w:t>too</w:t>
      </w:r>
      <w:r w:rsidR="003A0524" w:rsidRPr="00772AAE">
        <w:rPr>
          <w:highlight w:val="yellow"/>
        </w:rPr>
        <w:t>k</w:t>
      </w:r>
      <w:r>
        <w:t xml:space="preserve"> the majority of vital sign</w:t>
      </w:r>
      <w:r w:rsidR="007F596B">
        <w:t>s</w:t>
      </w:r>
      <w:r>
        <w:t xml:space="preserve"> </w:t>
      </w:r>
      <w:r w:rsidR="004A5609" w:rsidRPr="00772AAE">
        <w:rPr>
          <w:highlight w:val="yellow"/>
        </w:rPr>
        <w:t>sets</w:t>
      </w:r>
      <w:r>
        <w:t>,</w:t>
      </w:r>
      <w:r w:rsidR="007F596B">
        <w:t xml:space="preserve"> </w:t>
      </w:r>
      <w:r w:rsidR="00D00E71">
        <w:t xml:space="preserve">whereas </w:t>
      </w:r>
      <w:r w:rsidR="543AE332" w:rsidRPr="6891AF2E">
        <w:rPr>
          <w:rFonts w:ascii="Calibri" w:eastAsia="Calibri" w:hAnsi="Calibri" w:cs="Calibri"/>
          <w:color w:val="000000" w:themeColor="text1"/>
        </w:rPr>
        <w:t xml:space="preserve">healthcare assistants and student nurses </w:t>
      </w:r>
      <w:r w:rsidR="71B3110F">
        <w:t>did so</w:t>
      </w:r>
      <w:r w:rsidR="007F596B">
        <w:t xml:space="preserve"> </w:t>
      </w:r>
      <w:r w:rsidR="001D0F1F">
        <w:t>in h</w:t>
      </w:r>
      <w:r>
        <w:t>ospital</w:t>
      </w:r>
      <w:r w:rsidR="001D0F1F">
        <w:t>s</w:t>
      </w:r>
      <w:r>
        <w:t xml:space="preserve"> 1 and 4. </w:t>
      </w:r>
    </w:p>
    <w:p w14:paraId="0BC67C41" w14:textId="583085B3" w:rsidR="00384369" w:rsidRDefault="00384369" w:rsidP="6891AF2E">
      <w:proofErr w:type="gramStart"/>
      <w:r w:rsidRPr="00251676">
        <w:rPr>
          <w:highlight w:val="yellow"/>
        </w:rPr>
        <w:t xml:space="preserve">During our sessions, there were 1695 interruptions in total; 496 were vital-signs related </w:t>
      </w:r>
      <w:r w:rsidR="00251676" w:rsidRPr="00251676">
        <w:rPr>
          <w:highlight w:val="yellow"/>
        </w:rPr>
        <w:t>(i.e. interruptions that would not have occurred unless vital signs were being taken, including cleaning vital signs monitoring equipment, sourcing alternative equipment when equipment was faulty, escalation to other staff members if vital signs were abnormal)</w:t>
      </w:r>
      <w:r w:rsidRPr="00251676">
        <w:rPr>
          <w:highlight w:val="yellow"/>
        </w:rPr>
        <w:t>, and 1199 were not vital-signs related, and ranged from conversations with patients and colleagues, assisting with toileting, mobility, or attending to other patients.</w:t>
      </w:r>
      <w:proofErr w:type="gramEnd"/>
    </w:p>
    <w:p w14:paraId="073B0FDC" w14:textId="47FFDDD8" w:rsidR="008839E9" w:rsidRDefault="00E163AB" w:rsidP="76A65EBE">
      <w:r>
        <w:t xml:space="preserve">When considering estimates from rounds, where we calculated the time as total round length divided by the number of </w:t>
      </w:r>
      <w:r w:rsidR="004A5609" w:rsidRPr="00772AAE">
        <w:rPr>
          <w:highlight w:val="yellow"/>
        </w:rPr>
        <w:t>vital signs sets</w:t>
      </w:r>
      <w:r w:rsidR="004A5609">
        <w:t xml:space="preserve"> </w:t>
      </w:r>
      <w:r>
        <w:t xml:space="preserve"> </w:t>
      </w:r>
      <w:r w:rsidR="00107F07">
        <w:t>within that round</w:t>
      </w:r>
      <w:r>
        <w:t xml:space="preserve">, the mean time </w:t>
      </w:r>
      <w:r w:rsidR="002B212D">
        <w:t xml:space="preserve">per </w:t>
      </w:r>
      <w:r w:rsidR="004A5609" w:rsidRPr="00772AAE">
        <w:rPr>
          <w:highlight w:val="yellow"/>
        </w:rPr>
        <w:t>vital signs</w:t>
      </w:r>
      <w:r w:rsidR="002B212D">
        <w:t xml:space="preserve"> set excluding no</w:t>
      </w:r>
      <w:r w:rsidR="002C6724">
        <w:t>n-</w:t>
      </w:r>
      <w:r w:rsidR="002B212D">
        <w:t>vital</w:t>
      </w:r>
      <w:r w:rsidR="006173A2">
        <w:t>-</w:t>
      </w:r>
      <w:r w:rsidR="002B212D">
        <w:t xml:space="preserve">signs related interruptions </w:t>
      </w:r>
      <w:r>
        <w:t xml:space="preserve">was </w:t>
      </w:r>
      <w:r w:rsidR="002B212D" w:rsidRPr="002B212D">
        <w:t xml:space="preserve">5:01 </w:t>
      </w:r>
      <w:r w:rsidR="002B212D">
        <w:t xml:space="preserve">(95% CI = 4:39-5:24). </w:t>
      </w:r>
      <w:r>
        <w:t xml:space="preserve"> </w:t>
      </w:r>
    </w:p>
    <w:p w14:paraId="4C84C08E" w14:textId="04F16233" w:rsidR="00DE32FC" w:rsidRDefault="002B212D" w:rsidP="0072581A">
      <w:r>
        <w:t>When considering the time at the patient bedside only</w:t>
      </w:r>
      <w:r w:rsidR="00F76521">
        <w:t xml:space="preserve"> (i.e. vital signs sets</w:t>
      </w:r>
      <w:r w:rsidR="00C10760">
        <w:t xml:space="preserve"> without the</w:t>
      </w:r>
      <w:r w:rsidR="00F76521" w:rsidRPr="00F76521">
        <w:t xml:space="preserve"> preparatory time that is shared out across a round</w:t>
      </w:r>
      <w:r w:rsidR="00F76521">
        <w:t>)</w:t>
      </w:r>
      <w:r w:rsidR="002C6724">
        <w:t>,</w:t>
      </w:r>
      <w:r w:rsidR="00F76521">
        <w:t xml:space="preserve"> </w:t>
      </w:r>
      <w:r w:rsidR="007700D2">
        <w:t xml:space="preserve">the mean time </w:t>
      </w:r>
      <w:r>
        <w:t xml:space="preserve">after excluding </w:t>
      </w:r>
      <w:r w:rsidR="002C6724">
        <w:t>non-vital-sign</w:t>
      </w:r>
      <w:r>
        <w:t xml:space="preserve">s related interruptions was </w:t>
      </w:r>
      <w:r w:rsidR="007700D2">
        <w:t xml:space="preserve">being </w:t>
      </w:r>
      <w:r>
        <w:t>3</w:t>
      </w:r>
      <w:r w:rsidR="007700D2">
        <w:t>:</w:t>
      </w:r>
      <w:r>
        <w:t xml:space="preserve">45 </w:t>
      </w:r>
      <w:r w:rsidR="007700D2">
        <w:t xml:space="preserve">(95% CI </w:t>
      </w:r>
      <w:r>
        <w:t>3</w:t>
      </w:r>
      <w:r w:rsidR="007700D2">
        <w:t>:</w:t>
      </w:r>
      <w:r>
        <w:t>32</w:t>
      </w:r>
      <w:r w:rsidR="007700D2">
        <w:t>-</w:t>
      </w:r>
      <w:r>
        <w:t>3</w:t>
      </w:r>
      <w:r w:rsidR="007700D2">
        <w:t>:</w:t>
      </w:r>
      <w:r>
        <w:t>58</w:t>
      </w:r>
      <w:r w:rsidR="007700D2">
        <w:t>).</w:t>
      </w:r>
      <w:r>
        <w:t xml:space="preserve"> Table </w:t>
      </w:r>
      <w:r w:rsidR="002E608C">
        <w:t>3</w:t>
      </w:r>
      <w:r>
        <w:t xml:space="preserve"> summarises </w:t>
      </w:r>
      <w:r w:rsidR="001D11E6">
        <w:t>all marginal means from the mixed effects models. The raw estimates did not differ substantially</w:t>
      </w:r>
      <w:r w:rsidR="009F6155">
        <w:t xml:space="preserve"> from the mixed effects models’ estimates,</w:t>
      </w:r>
      <w:r w:rsidR="001D11E6">
        <w:t xml:space="preserve"> and </w:t>
      </w:r>
      <w:proofErr w:type="gramStart"/>
      <w:r w:rsidR="009F6155">
        <w:t>can be found</w:t>
      </w:r>
      <w:proofErr w:type="gramEnd"/>
      <w:r w:rsidR="009F6155">
        <w:t xml:space="preserve"> in</w:t>
      </w:r>
      <w:r w:rsidR="001D11E6">
        <w:t xml:space="preserve"> Supplementary File 1.</w:t>
      </w:r>
      <w:r>
        <w:t xml:space="preserve"> </w:t>
      </w:r>
      <w:r w:rsidR="0082469A" w:rsidRPr="0082469A">
        <w:t xml:space="preserve">There was some positive (right) skew in the distribution of time taken, with means slightly higher than the median although the distributions were not grossly asymmetrical (Supplementary File 1.figure s2).  </w:t>
      </w:r>
    </w:p>
    <w:p w14:paraId="13F1305D" w14:textId="3B50E92A" w:rsidR="001D11E6" w:rsidRDefault="001D11E6" w:rsidP="001D11E6">
      <w:pPr>
        <w:pStyle w:val="Caption"/>
      </w:pPr>
      <w:r>
        <w:t xml:space="preserve">Table </w:t>
      </w:r>
      <w:r w:rsidR="00961B34">
        <w:fldChar w:fldCharType="begin"/>
      </w:r>
      <w:r w:rsidR="00961B34">
        <w:instrText xml:space="preserve"> SEQ Table \* ARABIC </w:instrText>
      </w:r>
      <w:r w:rsidR="00961B34">
        <w:fldChar w:fldCharType="separate"/>
      </w:r>
      <w:r w:rsidR="002E608C">
        <w:rPr>
          <w:noProof/>
        </w:rPr>
        <w:t>3</w:t>
      </w:r>
      <w:r w:rsidR="00961B34">
        <w:rPr>
          <w:noProof/>
        </w:rPr>
        <w:fldChar w:fldCharType="end"/>
      </w:r>
      <w:r>
        <w:tab/>
        <w:t xml:space="preserve">Marginal means </w:t>
      </w:r>
      <w:r w:rsidR="0082469A">
        <w:t xml:space="preserve">time per </w:t>
      </w:r>
      <w:r w:rsidR="004A5609" w:rsidRPr="00772AAE">
        <w:rPr>
          <w:highlight w:val="yellow"/>
        </w:rPr>
        <w:t>vital signs</w:t>
      </w:r>
      <w:r w:rsidR="0082469A">
        <w:t xml:space="preserve"> set </w:t>
      </w:r>
      <w:r>
        <w:t>from the mixed effects models</w:t>
      </w:r>
    </w:p>
    <w:tbl>
      <w:tblPr>
        <w:tblStyle w:val="TableGrid"/>
        <w:tblW w:w="9067" w:type="dxa"/>
        <w:tblLook w:val="04A0" w:firstRow="1" w:lastRow="0" w:firstColumn="1" w:lastColumn="0" w:noHBand="0" w:noVBand="1"/>
      </w:tblPr>
      <w:tblGrid>
        <w:gridCol w:w="3023"/>
        <w:gridCol w:w="3022"/>
        <w:gridCol w:w="3022"/>
      </w:tblGrid>
      <w:tr w:rsidR="0082469A" w:rsidRPr="00992034" w14:paraId="566753F4" w14:textId="77777777" w:rsidTr="00285124">
        <w:tc>
          <w:tcPr>
            <w:tcW w:w="3023" w:type="dxa"/>
          </w:tcPr>
          <w:p w14:paraId="0F89C5C7" w14:textId="26F0AA98" w:rsidR="0082469A" w:rsidRDefault="0082469A" w:rsidP="00285124">
            <w:pPr>
              <w:rPr>
                <w:b/>
                <w:bCs/>
              </w:rPr>
            </w:pPr>
            <w:r w:rsidRPr="76A65EBE">
              <w:rPr>
                <w:b/>
                <w:bCs/>
              </w:rPr>
              <w:t>Including Interruptions</w:t>
            </w:r>
            <w:r w:rsidR="006E582A">
              <w:rPr>
                <w:b/>
                <w:bCs/>
              </w:rPr>
              <w:t xml:space="preserve"> </w:t>
            </w:r>
            <w:r w:rsidR="006E582A">
              <w:rPr>
                <w:b/>
              </w:rPr>
              <w:t>(</w:t>
            </w:r>
            <w:proofErr w:type="spellStart"/>
            <w:r w:rsidR="006E582A">
              <w:rPr>
                <w:b/>
              </w:rPr>
              <w:t>minutes:seconds</w:t>
            </w:r>
            <w:proofErr w:type="spellEnd"/>
            <w:r w:rsidR="006E582A">
              <w:rPr>
                <w:b/>
              </w:rPr>
              <w:t>)</w:t>
            </w:r>
            <w:r w:rsidRPr="76A65EBE">
              <w:rPr>
                <w:b/>
                <w:bCs/>
              </w:rPr>
              <w:t>,</w:t>
            </w:r>
          </w:p>
          <w:p w14:paraId="337517F8" w14:textId="77777777" w:rsidR="0082469A" w:rsidRPr="00992034" w:rsidRDefault="0082469A" w:rsidP="00285124">
            <w:r w:rsidRPr="76A65EBE">
              <w:rPr>
                <w:b/>
                <w:bCs/>
              </w:rPr>
              <w:t>mean [</w:t>
            </w:r>
            <w:r>
              <w:rPr>
                <w:b/>
                <w:bCs/>
              </w:rPr>
              <w:t>95% CI</w:t>
            </w:r>
            <w:r w:rsidRPr="76A65EBE">
              <w:rPr>
                <w:b/>
                <w:bCs/>
              </w:rPr>
              <w:t>]</w:t>
            </w:r>
          </w:p>
        </w:tc>
        <w:tc>
          <w:tcPr>
            <w:tcW w:w="3022" w:type="dxa"/>
          </w:tcPr>
          <w:p w14:paraId="2E25532C" w14:textId="77777777" w:rsidR="0082469A" w:rsidRDefault="0082469A" w:rsidP="00285124">
            <w:pPr>
              <w:rPr>
                <w:b/>
                <w:bCs/>
              </w:rPr>
            </w:pPr>
            <w:r w:rsidRPr="76A65EBE">
              <w:rPr>
                <w:b/>
                <w:bCs/>
              </w:rPr>
              <w:t xml:space="preserve">Excluding </w:t>
            </w:r>
          </w:p>
          <w:p w14:paraId="68F47CCC" w14:textId="10DA11B6" w:rsidR="0082469A" w:rsidRPr="76A65EBE" w:rsidRDefault="0082469A" w:rsidP="00285124">
            <w:pPr>
              <w:rPr>
                <w:b/>
                <w:bCs/>
              </w:rPr>
            </w:pPr>
            <w:r w:rsidRPr="76A65EBE">
              <w:rPr>
                <w:b/>
                <w:bCs/>
              </w:rPr>
              <w:t>Non Vital Sign Interruptions</w:t>
            </w:r>
            <w:r w:rsidR="006E582A">
              <w:rPr>
                <w:b/>
                <w:bCs/>
              </w:rPr>
              <w:t xml:space="preserve"> </w:t>
            </w:r>
            <w:r w:rsidR="006E582A">
              <w:rPr>
                <w:b/>
              </w:rPr>
              <w:t>(</w:t>
            </w:r>
            <w:proofErr w:type="spellStart"/>
            <w:r w:rsidR="006E582A">
              <w:rPr>
                <w:b/>
              </w:rPr>
              <w:t>minutes:seconds</w:t>
            </w:r>
            <w:proofErr w:type="spellEnd"/>
            <w:r w:rsidR="006E582A">
              <w:rPr>
                <w:b/>
              </w:rPr>
              <w:t>)</w:t>
            </w:r>
            <w:r w:rsidRPr="76A65EBE">
              <w:rPr>
                <w:b/>
                <w:bCs/>
              </w:rPr>
              <w:t>, mean [95% CI]</w:t>
            </w:r>
          </w:p>
        </w:tc>
        <w:tc>
          <w:tcPr>
            <w:tcW w:w="3022" w:type="dxa"/>
          </w:tcPr>
          <w:p w14:paraId="066498B2" w14:textId="77777777" w:rsidR="0082469A" w:rsidRDefault="0082469A" w:rsidP="00285124">
            <w:pPr>
              <w:rPr>
                <w:b/>
                <w:bCs/>
              </w:rPr>
            </w:pPr>
            <w:r w:rsidRPr="76A65EBE">
              <w:rPr>
                <w:b/>
                <w:bCs/>
              </w:rPr>
              <w:t>Excluding</w:t>
            </w:r>
          </w:p>
          <w:p w14:paraId="5C429E6F" w14:textId="4EABD796" w:rsidR="0082469A" w:rsidRDefault="0082469A" w:rsidP="00285124">
            <w:pPr>
              <w:rPr>
                <w:b/>
                <w:bCs/>
              </w:rPr>
            </w:pPr>
            <w:r w:rsidRPr="76A65EBE">
              <w:rPr>
                <w:b/>
                <w:bCs/>
              </w:rPr>
              <w:t>All Interruptions</w:t>
            </w:r>
            <w:r w:rsidR="006E582A">
              <w:rPr>
                <w:b/>
                <w:bCs/>
              </w:rPr>
              <w:t xml:space="preserve"> </w:t>
            </w:r>
            <w:r w:rsidR="006E582A">
              <w:rPr>
                <w:b/>
              </w:rPr>
              <w:t>(</w:t>
            </w:r>
            <w:proofErr w:type="spellStart"/>
            <w:r w:rsidR="006E582A">
              <w:rPr>
                <w:b/>
              </w:rPr>
              <w:t>minutes:seconds</w:t>
            </w:r>
            <w:proofErr w:type="spellEnd"/>
            <w:r w:rsidR="006E582A">
              <w:rPr>
                <w:b/>
              </w:rPr>
              <w:t>)</w:t>
            </w:r>
            <w:r w:rsidRPr="76A65EBE">
              <w:rPr>
                <w:b/>
                <w:bCs/>
              </w:rPr>
              <w:t>,</w:t>
            </w:r>
          </w:p>
          <w:p w14:paraId="02C4E3E4" w14:textId="77777777" w:rsidR="0082469A" w:rsidRPr="00992034" w:rsidRDefault="0082469A" w:rsidP="00285124">
            <w:pPr>
              <w:rPr>
                <w:b/>
                <w:bCs/>
              </w:rPr>
            </w:pPr>
            <w:r w:rsidRPr="76A65EBE">
              <w:rPr>
                <w:b/>
                <w:bCs/>
              </w:rPr>
              <w:t>mean [95% CI]</w:t>
            </w:r>
          </w:p>
        </w:tc>
      </w:tr>
      <w:tr w:rsidR="0082469A" w:rsidRPr="00315681" w14:paraId="612FC216" w14:textId="77777777" w:rsidTr="00285124">
        <w:trPr>
          <w:trHeight w:val="383"/>
        </w:trPr>
        <w:tc>
          <w:tcPr>
            <w:tcW w:w="9067" w:type="dxa"/>
            <w:gridSpan w:val="3"/>
          </w:tcPr>
          <w:p w14:paraId="550CA556" w14:textId="7ADD1211" w:rsidR="0082469A" w:rsidRPr="00315681" w:rsidRDefault="0082469A" w:rsidP="00285124">
            <w:pPr>
              <w:rPr>
                <w:b/>
              </w:rPr>
            </w:pPr>
            <w:r>
              <w:rPr>
                <w:b/>
              </w:rPr>
              <w:t xml:space="preserve">From rounds </w:t>
            </w:r>
          </w:p>
        </w:tc>
      </w:tr>
      <w:tr w:rsidR="0082469A" w14:paraId="562C8EC0" w14:textId="77777777" w:rsidTr="00285124">
        <w:tc>
          <w:tcPr>
            <w:tcW w:w="3023" w:type="dxa"/>
          </w:tcPr>
          <w:p w14:paraId="0035AAC6" w14:textId="77777777" w:rsidR="0082469A" w:rsidRPr="00B84620" w:rsidRDefault="0082469A" w:rsidP="00285124">
            <w:pPr>
              <w:rPr>
                <w:rFonts w:cstheme="minorHAnsi"/>
              </w:rPr>
            </w:pPr>
            <w:r w:rsidRPr="00994F1D">
              <w:rPr>
                <w:rFonts w:cstheme="minorHAnsi"/>
              </w:rPr>
              <w:t>6:26 [6:01-6:50]</w:t>
            </w:r>
          </w:p>
        </w:tc>
        <w:tc>
          <w:tcPr>
            <w:tcW w:w="3022" w:type="dxa"/>
          </w:tcPr>
          <w:p w14:paraId="25E52D2C" w14:textId="77777777" w:rsidR="0082469A" w:rsidRPr="00B329B2" w:rsidRDefault="0082469A" w:rsidP="00285124">
            <w:r>
              <w:t>5:01 [4:39-5:24]</w:t>
            </w:r>
          </w:p>
        </w:tc>
        <w:tc>
          <w:tcPr>
            <w:tcW w:w="3022" w:type="dxa"/>
          </w:tcPr>
          <w:p w14:paraId="6402B026" w14:textId="77777777" w:rsidR="0082469A" w:rsidRDefault="0082469A" w:rsidP="00285124">
            <w:r>
              <w:t>4:15 [4:04-4:27]</w:t>
            </w:r>
          </w:p>
        </w:tc>
      </w:tr>
      <w:tr w:rsidR="0082469A" w14:paraId="33A77188" w14:textId="77777777" w:rsidTr="00285124">
        <w:tc>
          <w:tcPr>
            <w:tcW w:w="9067" w:type="dxa"/>
            <w:gridSpan w:val="3"/>
          </w:tcPr>
          <w:p w14:paraId="066D39A4" w14:textId="77777777" w:rsidR="0082469A" w:rsidRDefault="0082469A" w:rsidP="00285124">
            <w:pPr>
              <w:rPr>
                <w:b/>
              </w:rPr>
            </w:pPr>
          </w:p>
          <w:p w14:paraId="2748EC8C" w14:textId="630DA648" w:rsidR="0082469A" w:rsidRDefault="0082469A" w:rsidP="00285124">
            <w:r>
              <w:rPr>
                <w:b/>
              </w:rPr>
              <w:t>At the patient bedside only</w:t>
            </w:r>
          </w:p>
        </w:tc>
      </w:tr>
      <w:tr w:rsidR="0082469A" w14:paraId="29DB7C56" w14:textId="77777777" w:rsidTr="00285124">
        <w:tc>
          <w:tcPr>
            <w:tcW w:w="3023" w:type="dxa"/>
          </w:tcPr>
          <w:p w14:paraId="39BB2A80" w14:textId="77777777" w:rsidR="0082469A" w:rsidRPr="001D11E6" w:rsidRDefault="0082469A" w:rsidP="00285124">
            <w:pPr>
              <w:rPr>
                <w:bCs/>
              </w:rPr>
            </w:pPr>
            <w:r w:rsidRPr="001D11E6">
              <w:rPr>
                <w:bCs/>
              </w:rPr>
              <w:t>4:24 [4:11-4:38]</w:t>
            </w:r>
          </w:p>
        </w:tc>
        <w:tc>
          <w:tcPr>
            <w:tcW w:w="3022" w:type="dxa"/>
          </w:tcPr>
          <w:p w14:paraId="5C5A3DE6" w14:textId="77777777" w:rsidR="0082469A" w:rsidRPr="001D11E6" w:rsidRDefault="0082469A" w:rsidP="00285124">
            <w:pPr>
              <w:rPr>
                <w:bCs/>
              </w:rPr>
            </w:pPr>
            <w:r w:rsidRPr="001D11E6">
              <w:rPr>
                <w:bCs/>
              </w:rPr>
              <w:t>3:45 [3:32-3:58]</w:t>
            </w:r>
          </w:p>
        </w:tc>
        <w:tc>
          <w:tcPr>
            <w:tcW w:w="3022" w:type="dxa"/>
          </w:tcPr>
          <w:p w14:paraId="0D0592C0" w14:textId="77777777" w:rsidR="0082469A" w:rsidRPr="001D11E6" w:rsidRDefault="0082469A" w:rsidP="00285124">
            <w:pPr>
              <w:rPr>
                <w:bCs/>
              </w:rPr>
            </w:pPr>
            <w:r w:rsidRPr="001D11E6">
              <w:rPr>
                <w:bCs/>
              </w:rPr>
              <w:t>3:31 [3:22-3:40]</w:t>
            </w:r>
          </w:p>
        </w:tc>
      </w:tr>
    </w:tbl>
    <w:p w14:paraId="4FBB9AAC" w14:textId="7C259B7D" w:rsidR="002B212D" w:rsidRDefault="002B212D" w:rsidP="0072581A"/>
    <w:p w14:paraId="246C45E3" w14:textId="178FE4F9" w:rsidR="00B94D2D" w:rsidRPr="00772AAE" w:rsidRDefault="00B94D2D" w:rsidP="006173A2">
      <w:pPr>
        <w:pStyle w:val="Caption"/>
        <w:rPr>
          <w:i w:val="0"/>
          <w:iCs w:val="0"/>
          <w:color w:val="auto"/>
          <w:sz w:val="22"/>
          <w:szCs w:val="22"/>
        </w:rPr>
      </w:pPr>
      <w:r w:rsidRPr="00772AAE">
        <w:rPr>
          <w:i w:val="0"/>
          <w:iCs w:val="0"/>
          <w:color w:val="auto"/>
          <w:sz w:val="22"/>
          <w:szCs w:val="22"/>
          <w:highlight w:val="yellow"/>
        </w:rPr>
        <w:t xml:space="preserve">Differences between hospitals and staff groups were small. Table 4 shows the marginal mean estimates (excluding non-vital signs interruptions) for staff groups and hospital. Round based estimates ranged from 4:53 for registered nurses to 5:16 for student nurses (marginal mean -2.5% to + 5%). For hospitals, estimates ranged from 4:38 per set of vital signs to 5:41 (marginal mean -7% to +13%). In both cases, there was substantial overlap between the confidence intervals. Differences based on bedside only vital signs were much smaller in both absolute and </w:t>
      </w:r>
      <w:proofErr w:type="gramStart"/>
      <w:r w:rsidRPr="00772AAE">
        <w:rPr>
          <w:i w:val="0"/>
          <w:iCs w:val="0"/>
          <w:color w:val="auto"/>
          <w:sz w:val="22"/>
          <w:szCs w:val="22"/>
          <w:highlight w:val="yellow"/>
        </w:rPr>
        <w:t>%</w:t>
      </w:r>
      <w:proofErr w:type="gramEnd"/>
      <w:r w:rsidRPr="00772AAE">
        <w:rPr>
          <w:i w:val="0"/>
          <w:iCs w:val="0"/>
          <w:color w:val="auto"/>
          <w:sz w:val="22"/>
          <w:szCs w:val="22"/>
          <w:highlight w:val="yellow"/>
        </w:rPr>
        <w:t xml:space="preserve"> terms. Differences between wards within hospitals were smaller still, with the largest range from lowest to highest mean time of 8 seconds (in hospital 3). See supplementary </w:t>
      </w:r>
      <w:proofErr w:type="gramStart"/>
      <w:r w:rsidRPr="00772AAE">
        <w:rPr>
          <w:i w:val="0"/>
          <w:iCs w:val="0"/>
          <w:color w:val="auto"/>
          <w:sz w:val="22"/>
          <w:szCs w:val="22"/>
          <w:highlight w:val="yellow"/>
        </w:rPr>
        <w:t>tables</w:t>
      </w:r>
      <w:proofErr w:type="gramEnd"/>
      <w:r w:rsidRPr="00772AAE">
        <w:rPr>
          <w:i w:val="0"/>
          <w:iCs w:val="0"/>
          <w:color w:val="auto"/>
          <w:sz w:val="22"/>
          <w:szCs w:val="22"/>
          <w:highlight w:val="yellow"/>
        </w:rPr>
        <w:t xml:space="preserve"> s3, s4 for full models and all marginal means for wards.</w:t>
      </w:r>
    </w:p>
    <w:p w14:paraId="103385AA" w14:textId="064FE81F" w:rsidR="0082469A" w:rsidRDefault="0082469A" w:rsidP="00B94D2D">
      <w:pPr>
        <w:pStyle w:val="Caption"/>
        <w:rPr>
          <w:i w:val="0"/>
          <w:iCs w:val="0"/>
          <w:color w:val="auto"/>
          <w:sz w:val="22"/>
          <w:szCs w:val="22"/>
        </w:rPr>
      </w:pPr>
    </w:p>
    <w:p w14:paraId="1FC79384" w14:textId="2F0365ED" w:rsidR="002D589A" w:rsidRDefault="002D589A" w:rsidP="006173A2">
      <w:pPr>
        <w:pStyle w:val="Caption"/>
      </w:pPr>
      <w:r>
        <w:t xml:space="preserve">Table </w:t>
      </w:r>
      <w:r>
        <w:fldChar w:fldCharType="begin"/>
      </w:r>
      <w:r>
        <w:instrText>SEQ Table \* ARABIC</w:instrText>
      </w:r>
      <w:r>
        <w:fldChar w:fldCharType="separate"/>
      </w:r>
      <w:r w:rsidR="002E608C">
        <w:rPr>
          <w:noProof/>
        </w:rPr>
        <w:t>4</w:t>
      </w:r>
      <w:r>
        <w:fldChar w:fldCharType="end"/>
      </w:r>
      <w:r>
        <w:tab/>
        <w:t>Marginal means from mixed effect models</w:t>
      </w:r>
      <w:r w:rsidR="001D11E6">
        <w:t xml:space="preserve"> by staff group and hospital</w:t>
      </w:r>
    </w:p>
    <w:tbl>
      <w:tblPr>
        <w:tblStyle w:val="TableGrid"/>
        <w:tblW w:w="0" w:type="auto"/>
        <w:tblLook w:val="04A0" w:firstRow="1" w:lastRow="0" w:firstColumn="1" w:lastColumn="0" w:noHBand="0" w:noVBand="1"/>
      </w:tblPr>
      <w:tblGrid>
        <w:gridCol w:w="2839"/>
        <w:gridCol w:w="3081"/>
        <w:gridCol w:w="3082"/>
      </w:tblGrid>
      <w:tr w:rsidR="001D11E6" w14:paraId="09BDEB38" w14:textId="1831D17C" w:rsidTr="0090521B">
        <w:trPr>
          <w:cantSplit/>
          <w:trHeight w:val="383"/>
          <w:tblHeader/>
        </w:trPr>
        <w:tc>
          <w:tcPr>
            <w:tcW w:w="0" w:type="auto"/>
          </w:tcPr>
          <w:p w14:paraId="3A8C682C" w14:textId="7886DADD" w:rsidR="001D11E6" w:rsidRPr="00315681" w:rsidRDefault="001D11E6" w:rsidP="002D589A">
            <w:pPr>
              <w:rPr>
                <w:b/>
              </w:rPr>
            </w:pPr>
          </w:p>
        </w:tc>
        <w:tc>
          <w:tcPr>
            <w:tcW w:w="3081" w:type="dxa"/>
          </w:tcPr>
          <w:p w14:paraId="378523DF" w14:textId="58243BA1" w:rsidR="001D11E6" w:rsidRPr="00315681" w:rsidRDefault="001D11E6" w:rsidP="001D11E6">
            <w:pPr>
              <w:rPr>
                <w:b/>
              </w:rPr>
            </w:pPr>
            <w:r>
              <w:rPr>
                <w:b/>
              </w:rPr>
              <w:t>Estimates from rounds</w:t>
            </w:r>
            <w:r w:rsidR="006173A2">
              <w:rPr>
                <w:b/>
              </w:rPr>
              <w:t xml:space="preserve"> (</w:t>
            </w:r>
            <w:proofErr w:type="spellStart"/>
            <w:r w:rsidR="006173A2">
              <w:rPr>
                <w:b/>
              </w:rPr>
              <w:t>minutes:seconds</w:t>
            </w:r>
            <w:proofErr w:type="spellEnd"/>
            <w:r w:rsidR="006173A2">
              <w:rPr>
                <w:b/>
              </w:rPr>
              <w:t>),</w:t>
            </w:r>
            <w:r w:rsidR="006173A2">
              <w:rPr>
                <w:b/>
              </w:rPr>
              <w:br/>
              <w:t>mean [95% CI]</w:t>
            </w:r>
          </w:p>
        </w:tc>
        <w:tc>
          <w:tcPr>
            <w:tcW w:w="3082" w:type="dxa"/>
          </w:tcPr>
          <w:p w14:paraId="4A3E3992" w14:textId="1C959B29" w:rsidR="001D11E6" w:rsidRPr="00315681" w:rsidRDefault="001D11E6" w:rsidP="001D11E6">
            <w:pPr>
              <w:rPr>
                <w:b/>
              </w:rPr>
            </w:pPr>
            <w:r w:rsidRPr="001D11E6">
              <w:rPr>
                <w:b/>
              </w:rPr>
              <w:t>Estimates from time at the patient bedside only</w:t>
            </w:r>
            <w:r w:rsidR="006173A2">
              <w:rPr>
                <w:b/>
              </w:rPr>
              <w:t xml:space="preserve"> (</w:t>
            </w:r>
            <w:proofErr w:type="spellStart"/>
            <w:r w:rsidR="006173A2">
              <w:rPr>
                <w:b/>
              </w:rPr>
              <w:t>minutes:seconds</w:t>
            </w:r>
            <w:proofErr w:type="spellEnd"/>
            <w:r w:rsidR="006173A2">
              <w:rPr>
                <w:b/>
              </w:rPr>
              <w:t>),</w:t>
            </w:r>
            <w:r w:rsidR="006173A2">
              <w:rPr>
                <w:b/>
              </w:rPr>
              <w:br/>
              <w:t>mean [95% CI]</w:t>
            </w:r>
          </w:p>
        </w:tc>
      </w:tr>
      <w:tr w:rsidR="001D11E6" w14:paraId="26B03099" w14:textId="77777777" w:rsidTr="0090521B">
        <w:tc>
          <w:tcPr>
            <w:tcW w:w="0" w:type="auto"/>
          </w:tcPr>
          <w:p w14:paraId="55F58894" w14:textId="1F618321" w:rsidR="001D11E6" w:rsidRPr="00992034" w:rsidRDefault="001D11E6" w:rsidP="00F76521">
            <w:r w:rsidRPr="00315681">
              <w:rPr>
                <w:b/>
              </w:rPr>
              <w:t>Staff type</w:t>
            </w:r>
          </w:p>
        </w:tc>
        <w:tc>
          <w:tcPr>
            <w:tcW w:w="3081" w:type="dxa"/>
          </w:tcPr>
          <w:p w14:paraId="10EFA144" w14:textId="19C09456" w:rsidR="001D11E6" w:rsidRPr="76A65EBE" w:rsidRDefault="001D11E6" w:rsidP="00F76521">
            <w:pPr>
              <w:rPr>
                <w:b/>
                <w:bCs/>
              </w:rPr>
            </w:pPr>
          </w:p>
        </w:tc>
        <w:tc>
          <w:tcPr>
            <w:tcW w:w="3082" w:type="dxa"/>
          </w:tcPr>
          <w:p w14:paraId="1D88DDC3" w14:textId="0191190B" w:rsidR="001D11E6" w:rsidRPr="00992034" w:rsidRDefault="001D11E6" w:rsidP="00F76521">
            <w:pPr>
              <w:rPr>
                <w:b/>
                <w:bCs/>
              </w:rPr>
            </w:pPr>
          </w:p>
        </w:tc>
      </w:tr>
      <w:tr w:rsidR="009F6155" w14:paraId="66FA24AC" w14:textId="77777777" w:rsidTr="0090521B">
        <w:tc>
          <w:tcPr>
            <w:tcW w:w="0" w:type="auto"/>
          </w:tcPr>
          <w:p w14:paraId="1353C36E" w14:textId="2DB02926" w:rsidR="009F6155" w:rsidRDefault="009F6155" w:rsidP="009F6155">
            <w:r>
              <w:t>Healthcare Assistant (n= 217)</w:t>
            </w:r>
          </w:p>
        </w:tc>
        <w:tc>
          <w:tcPr>
            <w:tcW w:w="3081" w:type="dxa"/>
          </w:tcPr>
          <w:p w14:paraId="63FC137B" w14:textId="7216CB81" w:rsidR="009F6155" w:rsidRPr="003D24D4" w:rsidRDefault="009F6155" w:rsidP="009F6155">
            <w:pPr>
              <w:rPr>
                <w:highlight w:val="yellow"/>
              </w:rPr>
            </w:pPr>
            <w:r>
              <w:t>5:08 [4:35-5:41]</w:t>
            </w:r>
          </w:p>
        </w:tc>
        <w:tc>
          <w:tcPr>
            <w:tcW w:w="3082" w:type="dxa"/>
          </w:tcPr>
          <w:p w14:paraId="2EF42347" w14:textId="2AD90FA8" w:rsidR="009F6155" w:rsidRPr="003D24D4" w:rsidRDefault="009F6155" w:rsidP="009F6155">
            <w:pPr>
              <w:rPr>
                <w:highlight w:val="green"/>
              </w:rPr>
            </w:pPr>
            <w:r w:rsidRPr="00625722">
              <w:t>3:48 [3:29-4:07]</w:t>
            </w:r>
          </w:p>
        </w:tc>
      </w:tr>
      <w:tr w:rsidR="009F6155" w14:paraId="1CABFBE9" w14:textId="77777777" w:rsidTr="0090521B">
        <w:tc>
          <w:tcPr>
            <w:tcW w:w="0" w:type="auto"/>
          </w:tcPr>
          <w:p w14:paraId="255DB812" w14:textId="17C11690" w:rsidR="009F6155" w:rsidRDefault="009F6155" w:rsidP="009F6155">
            <w:r w:rsidRPr="00992034">
              <w:t>R</w:t>
            </w:r>
            <w:r>
              <w:t>egistered Nurse (n= 355)</w:t>
            </w:r>
          </w:p>
        </w:tc>
        <w:tc>
          <w:tcPr>
            <w:tcW w:w="3081" w:type="dxa"/>
          </w:tcPr>
          <w:p w14:paraId="47E930BD" w14:textId="3AB97095" w:rsidR="009F6155" w:rsidRPr="003D24D4" w:rsidRDefault="009F6155" w:rsidP="009F6155">
            <w:pPr>
              <w:rPr>
                <w:highlight w:val="yellow"/>
              </w:rPr>
            </w:pPr>
            <w:r>
              <w:t>4:53 [4:26-5:20]</w:t>
            </w:r>
          </w:p>
        </w:tc>
        <w:tc>
          <w:tcPr>
            <w:tcW w:w="3082" w:type="dxa"/>
          </w:tcPr>
          <w:p w14:paraId="6F33435B" w14:textId="0517E0FD" w:rsidR="009F6155" w:rsidRPr="003D24D4" w:rsidRDefault="009F6155" w:rsidP="009F6155">
            <w:pPr>
              <w:rPr>
                <w:highlight w:val="green"/>
              </w:rPr>
            </w:pPr>
            <w:r w:rsidRPr="00625722">
              <w:t>3:42 [3:27-3:58]</w:t>
            </w:r>
          </w:p>
        </w:tc>
      </w:tr>
      <w:tr w:rsidR="009F6155" w14:paraId="10507059" w14:textId="77777777" w:rsidTr="0090521B">
        <w:tc>
          <w:tcPr>
            <w:tcW w:w="0" w:type="auto"/>
          </w:tcPr>
          <w:p w14:paraId="0CEBEB3F" w14:textId="7F643DD1" w:rsidR="009F6155" w:rsidRDefault="009F6155" w:rsidP="009F6155">
            <w:r>
              <w:t>Student Nurse (n= 143)</w:t>
            </w:r>
          </w:p>
        </w:tc>
        <w:tc>
          <w:tcPr>
            <w:tcW w:w="3081" w:type="dxa"/>
          </w:tcPr>
          <w:p w14:paraId="238CC87B" w14:textId="129B295C" w:rsidR="009F6155" w:rsidRPr="003D24D4" w:rsidRDefault="009F6155" w:rsidP="009F6155">
            <w:pPr>
              <w:rPr>
                <w:highlight w:val="yellow"/>
              </w:rPr>
            </w:pPr>
            <w:r>
              <w:t>5:16 [4:41-5:51]</w:t>
            </w:r>
          </w:p>
        </w:tc>
        <w:tc>
          <w:tcPr>
            <w:tcW w:w="3082" w:type="dxa"/>
          </w:tcPr>
          <w:p w14:paraId="016B66B9" w14:textId="29BC70BA" w:rsidR="009F6155" w:rsidRPr="003D24D4" w:rsidRDefault="009F6155" w:rsidP="009F6155">
            <w:pPr>
              <w:rPr>
                <w:highlight w:val="green"/>
              </w:rPr>
            </w:pPr>
            <w:r w:rsidRPr="00625722">
              <w:t>3:51 [3:31-4:11]</w:t>
            </w:r>
          </w:p>
        </w:tc>
      </w:tr>
      <w:tr w:rsidR="001D11E6" w14:paraId="2ADA6462" w14:textId="77777777" w:rsidTr="0090521B">
        <w:tc>
          <w:tcPr>
            <w:tcW w:w="0" w:type="auto"/>
          </w:tcPr>
          <w:p w14:paraId="2B27E1F7" w14:textId="59D8CC25" w:rsidR="001D11E6" w:rsidRDefault="001D11E6" w:rsidP="00ED64E5">
            <w:pPr>
              <w:rPr>
                <w:b/>
              </w:rPr>
            </w:pPr>
            <w:r>
              <w:rPr>
                <w:b/>
              </w:rPr>
              <w:t>Hospital</w:t>
            </w:r>
          </w:p>
        </w:tc>
        <w:tc>
          <w:tcPr>
            <w:tcW w:w="3081" w:type="dxa"/>
          </w:tcPr>
          <w:p w14:paraId="341499F9" w14:textId="77777777" w:rsidR="001D11E6" w:rsidRDefault="001D11E6" w:rsidP="00ED64E5"/>
        </w:tc>
        <w:tc>
          <w:tcPr>
            <w:tcW w:w="3082" w:type="dxa"/>
          </w:tcPr>
          <w:p w14:paraId="1563A5C0" w14:textId="77777777" w:rsidR="001D11E6" w:rsidRDefault="001D11E6" w:rsidP="00ED64E5"/>
        </w:tc>
      </w:tr>
      <w:tr w:rsidR="009F6155" w14:paraId="17B7C4AD" w14:textId="77777777" w:rsidTr="0090521B">
        <w:tc>
          <w:tcPr>
            <w:tcW w:w="0" w:type="auto"/>
          </w:tcPr>
          <w:p w14:paraId="575C8AA6" w14:textId="05EC96CE" w:rsidR="009F6155" w:rsidRPr="001D11E6" w:rsidRDefault="009F6155" w:rsidP="009F6155">
            <w:r w:rsidRPr="001D11E6">
              <w:t>Hospital 1</w:t>
            </w:r>
          </w:p>
        </w:tc>
        <w:tc>
          <w:tcPr>
            <w:tcW w:w="3081" w:type="dxa"/>
          </w:tcPr>
          <w:p w14:paraId="3121ED34" w14:textId="25E90091" w:rsidR="009F6155" w:rsidRPr="003D24D4" w:rsidRDefault="009F6155" w:rsidP="009F6155">
            <w:pPr>
              <w:rPr>
                <w:b/>
                <w:highlight w:val="yellow"/>
              </w:rPr>
            </w:pPr>
            <w:r>
              <w:t>4:55 [4:17-5:33]</w:t>
            </w:r>
          </w:p>
        </w:tc>
        <w:tc>
          <w:tcPr>
            <w:tcW w:w="3082" w:type="dxa"/>
          </w:tcPr>
          <w:p w14:paraId="6D9C13FD" w14:textId="3F298B70" w:rsidR="009F6155" w:rsidRPr="003D24D4" w:rsidRDefault="009F6155" w:rsidP="009F6155">
            <w:pPr>
              <w:rPr>
                <w:b/>
                <w:highlight w:val="green"/>
              </w:rPr>
            </w:pPr>
            <w:r w:rsidRPr="00FA5B7B">
              <w:t>3:43 [3:18-4:08]</w:t>
            </w:r>
          </w:p>
        </w:tc>
      </w:tr>
      <w:tr w:rsidR="009F6155" w14:paraId="653235F4" w14:textId="77777777" w:rsidTr="0090521B">
        <w:tc>
          <w:tcPr>
            <w:tcW w:w="0" w:type="auto"/>
          </w:tcPr>
          <w:p w14:paraId="0000ECC1" w14:textId="73F8CDB1" w:rsidR="009F6155" w:rsidRPr="001D11E6" w:rsidRDefault="009F6155" w:rsidP="009F6155">
            <w:r w:rsidRPr="001D11E6">
              <w:t>Hospital 2</w:t>
            </w:r>
          </w:p>
        </w:tc>
        <w:tc>
          <w:tcPr>
            <w:tcW w:w="3081" w:type="dxa"/>
          </w:tcPr>
          <w:p w14:paraId="37A98E30" w14:textId="55AEB6C8" w:rsidR="009F6155" w:rsidRPr="003D24D4" w:rsidRDefault="009F6155" w:rsidP="009F6155">
            <w:pPr>
              <w:rPr>
                <w:b/>
                <w:highlight w:val="yellow"/>
              </w:rPr>
            </w:pPr>
            <w:r>
              <w:t>5:08 [4:27-5:50]</w:t>
            </w:r>
          </w:p>
        </w:tc>
        <w:tc>
          <w:tcPr>
            <w:tcW w:w="3082" w:type="dxa"/>
          </w:tcPr>
          <w:p w14:paraId="13A9691D" w14:textId="0F870B98" w:rsidR="009F6155" w:rsidRPr="003D24D4" w:rsidRDefault="009F6155" w:rsidP="009F6155">
            <w:pPr>
              <w:rPr>
                <w:b/>
                <w:highlight w:val="green"/>
              </w:rPr>
            </w:pPr>
            <w:r w:rsidRPr="00FA5B7B">
              <w:t>3:41 [3:16-4:06]</w:t>
            </w:r>
          </w:p>
        </w:tc>
      </w:tr>
      <w:tr w:rsidR="009F6155" w14:paraId="2638C89C" w14:textId="77777777" w:rsidTr="0090521B">
        <w:tc>
          <w:tcPr>
            <w:tcW w:w="0" w:type="auto"/>
          </w:tcPr>
          <w:p w14:paraId="524CC93A" w14:textId="0AD484BD" w:rsidR="009F6155" w:rsidRPr="001D11E6" w:rsidRDefault="009F6155" w:rsidP="009F6155">
            <w:r w:rsidRPr="001D11E6">
              <w:t>Hospital 3</w:t>
            </w:r>
          </w:p>
        </w:tc>
        <w:tc>
          <w:tcPr>
            <w:tcW w:w="3081" w:type="dxa"/>
          </w:tcPr>
          <w:p w14:paraId="7A3F504A" w14:textId="36207EAA" w:rsidR="009F6155" w:rsidRPr="003D24D4" w:rsidRDefault="009F6155" w:rsidP="009F6155">
            <w:pPr>
              <w:rPr>
                <w:b/>
                <w:highlight w:val="yellow"/>
              </w:rPr>
            </w:pPr>
            <w:r>
              <w:t>5:41 [4:57-6:26]</w:t>
            </w:r>
          </w:p>
        </w:tc>
        <w:tc>
          <w:tcPr>
            <w:tcW w:w="3082" w:type="dxa"/>
          </w:tcPr>
          <w:p w14:paraId="0F5E0D81" w14:textId="44B16196" w:rsidR="009F6155" w:rsidRPr="003D24D4" w:rsidRDefault="009F6155" w:rsidP="009F6155">
            <w:pPr>
              <w:rPr>
                <w:b/>
                <w:highlight w:val="green"/>
              </w:rPr>
            </w:pPr>
            <w:r w:rsidRPr="00FA5B7B">
              <w:t>4:02 [3:34-4:30]</w:t>
            </w:r>
          </w:p>
        </w:tc>
      </w:tr>
      <w:tr w:rsidR="009F6155" w14:paraId="3953E420" w14:textId="77777777" w:rsidTr="0090521B">
        <w:tc>
          <w:tcPr>
            <w:tcW w:w="0" w:type="auto"/>
          </w:tcPr>
          <w:p w14:paraId="6B74CBBB" w14:textId="078AEC8D" w:rsidR="009F6155" w:rsidRPr="001D11E6" w:rsidRDefault="009F6155" w:rsidP="009F6155">
            <w:r w:rsidRPr="001D11E6">
              <w:t>Hospital 4</w:t>
            </w:r>
          </w:p>
        </w:tc>
        <w:tc>
          <w:tcPr>
            <w:tcW w:w="3081" w:type="dxa"/>
          </w:tcPr>
          <w:p w14:paraId="630508A9" w14:textId="741B5E1A" w:rsidR="009F6155" w:rsidRPr="003D24D4" w:rsidRDefault="009F6155" w:rsidP="009F6155">
            <w:pPr>
              <w:rPr>
                <w:b/>
                <w:highlight w:val="yellow"/>
              </w:rPr>
            </w:pPr>
            <w:r>
              <w:t>4:38 [3:58-5:17]</w:t>
            </w:r>
          </w:p>
        </w:tc>
        <w:tc>
          <w:tcPr>
            <w:tcW w:w="3082" w:type="dxa"/>
          </w:tcPr>
          <w:p w14:paraId="2BCB8256" w14:textId="41CAA2CE" w:rsidR="009F6155" w:rsidRPr="003D24D4" w:rsidRDefault="009F6155" w:rsidP="009F6155">
            <w:pPr>
              <w:rPr>
                <w:b/>
                <w:highlight w:val="green"/>
              </w:rPr>
            </w:pPr>
            <w:r w:rsidRPr="00FA5B7B">
              <w:t>3:42 [3:16-4:08]</w:t>
            </w:r>
          </w:p>
        </w:tc>
      </w:tr>
    </w:tbl>
    <w:p w14:paraId="24826C95" w14:textId="790FCEC9" w:rsidR="00B222B0" w:rsidRDefault="00B222B0" w:rsidP="0072581A"/>
    <w:p w14:paraId="75005F5A" w14:textId="3DE4E0DC" w:rsidR="002E608C" w:rsidRDefault="0082469A" w:rsidP="002E608C">
      <w:r w:rsidRPr="0082469A">
        <w:t xml:space="preserve">When considering efficiencies deriving from grouping </w:t>
      </w:r>
      <w:r w:rsidR="004A5609" w:rsidRPr="00772AAE">
        <w:rPr>
          <w:highlight w:val="yellow"/>
        </w:rPr>
        <w:t>vital signs</w:t>
      </w:r>
      <w:r w:rsidR="004A5609" w:rsidRPr="00772AAE" w:rsidDel="004A5609">
        <w:rPr>
          <w:highlight w:val="yellow"/>
        </w:rPr>
        <w:t xml:space="preserve"> </w:t>
      </w:r>
      <w:r w:rsidR="004A5609" w:rsidRPr="00772AAE">
        <w:rPr>
          <w:highlight w:val="yellow"/>
        </w:rPr>
        <w:t>sets</w:t>
      </w:r>
      <w:r w:rsidRPr="0082469A">
        <w:t xml:space="preserve"> of multiple patients in the same round, we found substantial efficiency gains from </w:t>
      </w:r>
      <w:r w:rsidR="004A5609" w:rsidRPr="00772AAE">
        <w:rPr>
          <w:highlight w:val="yellow"/>
        </w:rPr>
        <w:t>monitoring vital signs</w:t>
      </w:r>
      <w:r w:rsidRPr="0082469A">
        <w:t xml:space="preserve"> as part of a round as opposed to observing a single patient (effectively a round comprising one set of vital signs). However, marginal gains from longer (as opposed to shorter) rounds were low. Using estimates excluding non-vital </w:t>
      </w:r>
      <w:r w:rsidRPr="00772AAE">
        <w:rPr>
          <w:highlight w:val="yellow"/>
        </w:rPr>
        <w:t>signs</w:t>
      </w:r>
      <w:r w:rsidR="004A5609" w:rsidRPr="00772AAE">
        <w:rPr>
          <w:highlight w:val="yellow"/>
        </w:rPr>
        <w:t xml:space="preserve"> sets</w:t>
      </w:r>
      <w:r w:rsidRPr="0082469A">
        <w:t xml:space="preserve">, we estimated that a round where two patients </w:t>
      </w:r>
      <w:proofErr w:type="gramStart"/>
      <w:r w:rsidRPr="0082469A">
        <w:t>are observed</w:t>
      </w:r>
      <w:proofErr w:type="gramEnd"/>
      <w:r w:rsidRPr="0082469A">
        <w:t xml:space="preserve"> takes 7% less time per person observed than observing a single patient. This occurs because preparatory time such as sourcing equipment and travel to the patient care area </w:t>
      </w:r>
      <w:proofErr w:type="gramStart"/>
      <w:r w:rsidRPr="0082469A">
        <w:t>is divided</w:t>
      </w:r>
      <w:proofErr w:type="gramEnd"/>
      <w:r w:rsidRPr="0082469A">
        <w:t xml:space="preserve"> across more than on</w:t>
      </w:r>
      <w:r w:rsidR="006E582A">
        <w:t>e</w:t>
      </w:r>
      <w:r w:rsidRPr="0082469A">
        <w:t xml:space="preserve"> patient. Marginal gains reduce as round length increases. A round where five patients are observed takes 12% less time per patient compared to observing a single patient while rounds of 10 patients give a time saving of </w:t>
      </w:r>
      <w:r>
        <w:t xml:space="preserve">13% per patient </w:t>
      </w:r>
      <w:r w:rsidR="0011207D">
        <w:t>(see Figure 1).</w:t>
      </w:r>
      <w:r w:rsidR="003F4911">
        <w:t xml:space="preserve"> </w:t>
      </w:r>
    </w:p>
    <w:p w14:paraId="2A56EAD8" w14:textId="109338BC" w:rsidR="002E608C" w:rsidRDefault="002E608C" w:rsidP="002E608C">
      <w:pPr>
        <w:pStyle w:val="Caption"/>
      </w:pPr>
      <w:r>
        <w:t xml:space="preserve">Figure </w:t>
      </w:r>
      <w:r w:rsidR="00961B34">
        <w:fldChar w:fldCharType="begin"/>
      </w:r>
      <w:r w:rsidR="00961B34">
        <w:instrText xml:space="preserve"> </w:instrText>
      </w:r>
      <w:r w:rsidR="00961B34">
        <w:instrText xml:space="preserve">SEQ Figure \* ARABIC </w:instrText>
      </w:r>
      <w:r w:rsidR="00961B34">
        <w:fldChar w:fldCharType="separate"/>
      </w:r>
      <w:r>
        <w:rPr>
          <w:noProof/>
        </w:rPr>
        <w:t>1</w:t>
      </w:r>
      <w:r w:rsidR="00961B34">
        <w:rPr>
          <w:noProof/>
        </w:rPr>
        <w:fldChar w:fldCharType="end"/>
      </w:r>
      <w:r>
        <w:tab/>
      </w:r>
      <w:r w:rsidRPr="004B1692">
        <w:t xml:space="preserve">Time per set of </w:t>
      </w:r>
      <w:r w:rsidR="004A5609" w:rsidRPr="004A5609">
        <w:t xml:space="preserve">vital </w:t>
      </w:r>
      <w:proofErr w:type="gramStart"/>
      <w:r w:rsidR="004A5609" w:rsidRPr="004A5609">
        <w:t>signs</w:t>
      </w:r>
      <w:r w:rsidR="004A5609" w:rsidRPr="004A5609" w:rsidDel="004A5609">
        <w:t xml:space="preserve"> </w:t>
      </w:r>
      <w:r w:rsidRPr="004B1692">
        <w:t xml:space="preserve"> Vs</w:t>
      </w:r>
      <w:proofErr w:type="gramEnd"/>
      <w:r w:rsidRPr="004B1692">
        <w:t xml:space="preserve"> number of patients observed in a round</w:t>
      </w:r>
    </w:p>
    <w:p w14:paraId="152CA97F" w14:textId="32A42258" w:rsidR="00C53646" w:rsidRPr="0072581A" w:rsidRDefault="002E608C" w:rsidP="002E608C">
      <w:pPr>
        <w:pStyle w:val="Caption"/>
      </w:pPr>
      <w:r>
        <w:rPr>
          <w:noProof/>
          <w:lang w:eastAsia="en-GB"/>
        </w:rPr>
        <w:drawing>
          <wp:inline distT="0" distB="0" distL="0" distR="0" wp14:anchorId="1C571CB2" wp14:editId="6CB0E8DE">
            <wp:extent cx="5731510" cy="3698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main paper.png"/>
                    <pic:cNvPicPr/>
                  </pic:nvPicPr>
                  <pic:blipFill rotWithShape="1">
                    <a:blip r:embed="rId12">
                      <a:extLst>
                        <a:ext uri="{28A0092B-C50C-407E-A947-70E740481C1C}">
                          <a14:useLocalDpi xmlns:a14="http://schemas.microsoft.com/office/drawing/2010/main" val="0"/>
                        </a:ext>
                      </a:extLst>
                    </a:blip>
                    <a:srcRect t="8051"/>
                    <a:stretch/>
                  </pic:blipFill>
                  <pic:spPr bwMode="auto">
                    <a:xfrm>
                      <a:off x="0" y="0"/>
                      <a:ext cx="5731510" cy="3698240"/>
                    </a:xfrm>
                    <a:prstGeom prst="rect">
                      <a:avLst/>
                    </a:prstGeom>
                    <a:ln>
                      <a:noFill/>
                    </a:ln>
                    <a:extLst>
                      <a:ext uri="{53640926-AAD7-44D8-BBD7-CCE9431645EC}">
                        <a14:shadowObscured xmlns:a14="http://schemas.microsoft.com/office/drawing/2010/main"/>
                      </a:ext>
                    </a:extLst>
                  </pic:spPr>
                </pic:pic>
              </a:graphicData>
            </a:graphic>
          </wp:inline>
        </w:drawing>
      </w:r>
    </w:p>
    <w:p w14:paraId="044038CA" w14:textId="40672FE0" w:rsidR="00012CA7" w:rsidRDefault="00012CA7" w:rsidP="00721E31">
      <w:pPr>
        <w:pStyle w:val="Heading1"/>
      </w:pPr>
      <w:r w:rsidRPr="00C67727">
        <w:t>DISCUSSION</w:t>
      </w:r>
    </w:p>
    <w:p w14:paraId="3756AEC6" w14:textId="6C324D02" w:rsidR="00F12D5B" w:rsidRDefault="00BE7B8B" w:rsidP="00AB05EF">
      <w:r>
        <w:t xml:space="preserve">After removing </w:t>
      </w:r>
      <w:r w:rsidR="002C6724">
        <w:t>non-vital-sign</w:t>
      </w:r>
      <w:r>
        <w:t>s related interruptions, w</w:t>
      </w:r>
      <w:r w:rsidR="0096564D">
        <w:t xml:space="preserve">e estimated </w:t>
      </w:r>
      <w:r w:rsidR="0096564D" w:rsidRPr="00772AAE">
        <w:rPr>
          <w:highlight w:val="yellow"/>
        </w:rPr>
        <w:t xml:space="preserve">that </w:t>
      </w:r>
      <w:r w:rsidR="004A5609" w:rsidRPr="00772AAE">
        <w:rPr>
          <w:highlight w:val="yellow"/>
        </w:rPr>
        <w:t>monitoring and recording</w:t>
      </w:r>
      <w:r w:rsidR="004A5609">
        <w:t xml:space="preserve"> </w:t>
      </w:r>
      <w:r w:rsidR="0096564D">
        <w:t>a single set of vital sign</w:t>
      </w:r>
      <w:r w:rsidR="004A5609">
        <w:t>s</w:t>
      </w:r>
      <w:r w:rsidR="0096564D">
        <w:t xml:space="preserve"> </w:t>
      </w:r>
      <w:r w:rsidR="00D83E06">
        <w:t>lasts</w:t>
      </w:r>
      <w:r w:rsidR="0096564D">
        <w:t xml:space="preserve">, on average, </w:t>
      </w:r>
      <w:r w:rsidR="00A46ABA">
        <w:t>three minutes and forty-</w:t>
      </w:r>
      <w:r w:rsidR="00702B24">
        <w:t xml:space="preserve">five </w:t>
      </w:r>
      <w:r w:rsidR="00A46ABA">
        <w:t>seconds</w:t>
      </w:r>
      <w:r w:rsidR="00C80FC9">
        <w:t xml:space="preserve"> when observing time spent at the bedside</w:t>
      </w:r>
      <w:r w:rsidR="0096564D">
        <w:t xml:space="preserve">. </w:t>
      </w:r>
      <w:r w:rsidR="2813B740">
        <w:t>B</w:t>
      </w:r>
      <w:r w:rsidR="335D3B1C">
        <w:t xml:space="preserve">y </w:t>
      </w:r>
      <w:r w:rsidR="00BE6A01">
        <w:t xml:space="preserve">considering </w:t>
      </w:r>
      <w:r w:rsidR="004A5609" w:rsidRPr="00772AAE">
        <w:rPr>
          <w:highlight w:val="yellow"/>
        </w:rPr>
        <w:t>vital signs sets</w:t>
      </w:r>
      <w:r w:rsidR="00BE6A01">
        <w:t xml:space="preserve"> as part of a round as opposed to simply observing the work at the bedside</w:t>
      </w:r>
      <w:r w:rsidR="0B4EC878">
        <w:t>,</w:t>
      </w:r>
      <w:r w:rsidR="00BE6A01">
        <w:t xml:space="preserve"> </w:t>
      </w:r>
      <w:r w:rsidR="4EC36583">
        <w:t>this</w:t>
      </w:r>
      <w:r>
        <w:t xml:space="preserve"> estimate</w:t>
      </w:r>
      <w:r w:rsidR="00BE6A01">
        <w:t xml:space="preserve"> increased </w:t>
      </w:r>
      <w:r w:rsidR="0AB50ADF">
        <w:t xml:space="preserve">to </w:t>
      </w:r>
      <w:r w:rsidR="00702B24">
        <w:t>5</w:t>
      </w:r>
      <w:r w:rsidR="2B91BA28">
        <w:t>:</w:t>
      </w:r>
      <w:r w:rsidR="00702B24">
        <w:t>01</w:t>
      </w:r>
      <w:r>
        <w:t>. T</w:t>
      </w:r>
      <w:r w:rsidR="00BE6A01">
        <w:t xml:space="preserve">he </w:t>
      </w:r>
      <w:r>
        <w:t>estimate</w:t>
      </w:r>
      <w:r w:rsidR="006A4344">
        <w:t>d</w:t>
      </w:r>
      <w:r>
        <w:t xml:space="preserve"> time </w:t>
      </w:r>
      <w:r w:rsidR="00BE6A01">
        <w:t>varied</w:t>
      </w:r>
      <w:r w:rsidR="00AB05EF">
        <w:t xml:space="preserve"> substantially depending on how interruptions </w:t>
      </w:r>
      <w:r w:rsidR="35301C36">
        <w:t>we</w:t>
      </w:r>
      <w:r w:rsidR="00AB05EF">
        <w:t xml:space="preserve">re </w:t>
      </w:r>
      <w:r w:rsidR="00924C8D">
        <w:t>treated</w:t>
      </w:r>
      <w:r w:rsidR="00BE6A01">
        <w:t xml:space="preserve">. </w:t>
      </w:r>
    </w:p>
    <w:p w14:paraId="41760A02" w14:textId="4D695C9D" w:rsidR="004B4636" w:rsidRDefault="00BE6A01" w:rsidP="00AB05EF">
      <w:r>
        <w:t xml:space="preserve">Previous estimates of the work involved in </w:t>
      </w:r>
      <w:r w:rsidR="004A5609" w:rsidRPr="00772AAE">
        <w:rPr>
          <w:highlight w:val="yellow"/>
        </w:rPr>
        <w:t>taking patients’</w:t>
      </w:r>
      <w:r w:rsidR="00B94D2D">
        <w:t xml:space="preserve"> </w:t>
      </w:r>
      <w:r w:rsidR="00537697">
        <w:t>v</w:t>
      </w:r>
      <w:r>
        <w:t xml:space="preserve">ital signs has generally been on a smaller scale and </w:t>
      </w:r>
      <w:r w:rsidR="0082469A" w:rsidRPr="0082469A">
        <w:t>has paid scant attention to issues such as interruptions or activities associated with preparation</w:t>
      </w:r>
      <w:r>
        <w:t xml:space="preserve">. </w:t>
      </w:r>
      <w:r w:rsidR="004E1A87">
        <w:t xml:space="preserve">Our estimates </w:t>
      </w:r>
      <w:r w:rsidR="00103C53">
        <w:t xml:space="preserve">for taking an individual set of vital signs </w:t>
      </w:r>
      <w:r w:rsidR="0037534B">
        <w:t xml:space="preserve">are </w:t>
      </w:r>
      <w:r w:rsidR="00BE7B8B">
        <w:t xml:space="preserve">broadly </w:t>
      </w:r>
      <w:r w:rsidR="0037534B">
        <w:t>similar to those reported by Wong and colleagues</w:t>
      </w:r>
      <w:r w:rsidR="00810213">
        <w:t xml:space="preserve"> </w:t>
      </w:r>
      <w:r w:rsidR="00810213">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9A6B96">
        <w:instrText xml:space="preserve"> ADDIN EN.CITE </w:instrText>
      </w:r>
      <w:r w:rsidR="009A6B96">
        <w:fldChar w:fldCharType="begin">
          <w:fldData xml:space="preserve">PEVuZE5vdGU+PENpdGU+PEF1dGhvcj5Xb25nPC9BdXRob3I+PFllYXI+MjAxNzwvWWVhcj48UmVj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==
</w:fldData>
        </w:fldChar>
      </w:r>
      <w:r w:rsidR="009A6B96">
        <w:instrText xml:space="preserve"> ADDIN EN.CITE.DATA </w:instrText>
      </w:r>
      <w:r w:rsidR="009A6B96">
        <w:fldChar w:fldCharType="end"/>
      </w:r>
      <w:r w:rsidR="00810213">
        <w:fldChar w:fldCharType="separate"/>
      </w:r>
      <w:r w:rsidR="009A6B96">
        <w:rPr>
          <w:noProof/>
        </w:rPr>
        <w:t>(Wong et al., 2017)</w:t>
      </w:r>
      <w:r w:rsidR="00810213">
        <w:fldChar w:fldCharType="end"/>
      </w:r>
      <w:r w:rsidR="0037534B">
        <w:t xml:space="preserve">, </w:t>
      </w:r>
      <w:r w:rsidR="00103C53">
        <w:t>who estimated a geometric mean of 3:58</w:t>
      </w:r>
      <w:r w:rsidR="0037534B">
        <w:t xml:space="preserve"> </w:t>
      </w:r>
      <w:r w:rsidR="00D05BB2">
        <w:t>for</w:t>
      </w:r>
      <w:r w:rsidR="00E97D12">
        <w:t xml:space="preserve"> </w:t>
      </w:r>
      <w:r w:rsidR="00103C53">
        <w:t xml:space="preserve">taking and </w:t>
      </w:r>
      <w:r w:rsidR="00810213">
        <w:t>record</w:t>
      </w:r>
      <w:r w:rsidR="00D05BB2">
        <w:t>ing</w:t>
      </w:r>
      <w:r w:rsidR="0037534B">
        <w:t xml:space="preserve"> vital signs </w:t>
      </w:r>
      <w:r w:rsidR="004A5609">
        <w:t xml:space="preserve"> </w:t>
      </w:r>
      <w:r w:rsidR="0037534B">
        <w:t>on paper</w:t>
      </w:r>
      <w:r w:rsidR="00614FAF">
        <w:t xml:space="preserve">. </w:t>
      </w:r>
      <w:r w:rsidR="00103C53">
        <w:t>However, our results show that the preparation time</w:t>
      </w:r>
      <w:r w:rsidR="00F12D5B">
        <w:t xml:space="preserve">, </w:t>
      </w:r>
      <w:r w:rsidR="00103C53">
        <w:t xml:space="preserve">which is included in our </w:t>
      </w:r>
      <w:r w:rsidR="04F71A96">
        <w:t>round-based</w:t>
      </w:r>
      <w:r w:rsidR="00103C53">
        <w:t xml:space="preserve"> estimates</w:t>
      </w:r>
      <w:r w:rsidR="00F12D5B">
        <w:t>,</w:t>
      </w:r>
      <w:r w:rsidR="00103C53">
        <w:t xml:space="preserve"> can be substantial</w:t>
      </w:r>
      <w:r w:rsidR="00F12D5B">
        <w:t>. O</w:t>
      </w:r>
      <w:r w:rsidR="00103C53">
        <w:t xml:space="preserve">ur higher estimate of </w:t>
      </w:r>
      <w:r w:rsidR="00702B24">
        <w:t>5</w:t>
      </w:r>
      <w:r w:rsidR="00103C53">
        <w:t>:</w:t>
      </w:r>
      <w:r w:rsidR="00702B24">
        <w:t xml:space="preserve">01 </w:t>
      </w:r>
      <w:r w:rsidR="00103C53">
        <w:t xml:space="preserve">per set of vital signs, based on averaging the round time </w:t>
      </w:r>
      <w:r w:rsidR="00F12F2D">
        <w:t>while</w:t>
      </w:r>
      <w:r w:rsidR="00103C53">
        <w:t xml:space="preserve"> excluding non-vital sign interruptions</w:t>
      </w:r>
      <w:r w:rsidR="00F12D5B">
        <w:t>,</w:t>
      </w:r>
      <w:r w:rsidR="00620FB3">
        <w:t xml:space="preserve"> </w:t>
      </w:r>
      <w:r w:rsidR="00103C53">
        <w:t xml:space="preserve">is likely to be a more realistic estimate of the work involved. </w:t>
      </w:r>
      <w:r w:rsidR="00103984">
        <w:t xml:space="preserve">Using this estimate, </w:t>
      </w:r>
      <w:r w:rsidR="004B4636" w:rsidRPr="004B4636">
        <w:t xml:space="preserve">our findings are closer to those of Clarke </w:t>
      </w:r>
      <w:r w:rsidR="004B4636">
        <w:fldChar w:fldCharType="begin"/>
      </w:r>
      <w:r w:rsidR="004B4636">
        <w:instrText xml:space="preserve"> ADDIN EN.CITE &lt;EndNote&gt;&lt;Cite&gt;&lt;Author&gt;Clarke&lt;/Author&gt;&lt;Year&gt;2006&lt;/Year&gt;&lt;RecNum&gt;822&lt;/RecNum&gt;&lt;DisplayText&gt;(Clarke, 2006)&lt;/DisplayText&gt;&lt;record&gt;&lt;rec-number&gt;822&lt;/rec-number&gt;&lt;foreign-keys&gt;&lt;key app="EN" db-id="9z25saraxzrexjevsw8x9pto22x9azzfvrtt" timestamp="1550664531"&gt;822&lt;/key&gt;&lt;/foreign-keys&gt;&lt;ref-type name="Thesis"&gt;32&lt;/ref-type&gt;&lt;contributors&gt;&lt;authors&gt;&lt;author&gt;Clarke, M. F.&lt;/author&gt;&lt;/authors&gt;&lt;/contributors&gt;&lt;titles&gt;&lt;title&gt;Exploration of nursing intensity in a sample of acute care cardiovascular patients using the nursing interventions classification (NIC)&lt;/title&gt;&lt;/titles&gt;&lt;pages&gt;147 p-147 p&lt;/pages&gt;&lt;keywords&gt;&lt;keyword&gt;Acute Care&lt;/keyword&gt;&lt;keyword&gt;Cardiovascular Diseases -- Therapy&lt;/keyword&gt;&lt;keyword&gt;Clinical Competence&lt;/keyword&gt;&lt;keyword&gt;Confidence Intervals&lt;/keyword&gt;&lt;keyword&gt;Descriptive Research&lt;/keyword&gt;&lt;keyword&gt;Human&lt;/keyword&gt;&lt;keyword&gt;Iowa Nursing Interventions Classification&lt;/keyword&gt;&lt;keyword&gt;Nursing Practice&lt;/keyword&gt;&lt;keyword&gt;Self Report&lt;/keyword&gt;&lt;/keywords&gt;&lt;dates&gt;&lt;year&gt;2006&lt;/year&gt;&lt;/dates&gt;&lt;publisher&gt;University of Iowa&lt;/publisher&gt;&lt;isbn&gt;9780542795060&lt;/isbn&gt;&lt;urls&gt;&lt;/urls&gt;&lt;/record&gt;&lt;/Cite&gt;&lt;/EndNote&gt;</w:instrText>
      </w:r>
      <w:r w:rsidR="004B4636">
        <w:fldChar w:fldCharType="separate"/>
      </w:r>
      <w:r w:rsidR="004B4636">
        <w:rPr>
          <w:noProof/>
        </w:rPr>
        <w:t>(Clarke, 2006)</w:t>
      </w:r>
      <w:r w:rsidR="004B4636">
        <w:fldChar w:fldCharType="end"/>
      </w:r>
      <w:r w:rsidR="004B4636">
        <w:t xml:space="preserve"> </w:t>
      </w:r>
      <w:r w:rsidR="004B4636" w:rsidRPr="004B4636">
        <w:t xml:space="preserve">and </w:t>
      </w:r>
      <w:proofErr w:type="spellStart"/>
      <w:r w:rsidR="004B4636" w:rsidRPr="004B4636">
        <w:t>Zeitz</w:t>
      </w:r>
      <w:proofErr w:type="spellEnd"/>
      <w:r w:rsidR="004B4636" w:rsidRPr="004B4636">
        <w:t xml:space="preserve"> </w:t>
      </w:r>
      <w:r w:rsidR="004B4636">
        <w:fldChar w:fldCharType="begin"/>
      </w:r>
      <w:r w:rsidR="004B4636">
        <w:instrText xml:space="preserve"> ADDIN EN.CITE &lt;EndNote&gt;&lt;Cite&gt;&lt;Author&gt;Zeitz&lt;/Author&gt;&lt;Year&gt;2005&lt;/Year&gt;&lt;RecNum&gt;816&lt;/RecNum&gt;&lt;DisplayText&gt;(Zeitz, 2005)&lt;/DisplayText&gt;&lt;record&gt;&lt;rec-number&gt;816&lt;/rec-number&gt;&lt;foreign-keys&gt;&lt;key app="EN" db-id="9z25saraxzrexjevsw8x9pto22x9azzfvrtt" timestamp="1550664524"&gt;816&lt;/key&gt;&lt;/foreign-keys&gt;&lt;ref-type name="Journal Article"&gt;17&lt;/ref-type&gt;&lt;contributors&gt;&lt;authors&gt;&lt;author&gt;Zeitz, K.&lt;/author&gt;&lt;/authors&gt;&lt;/contributors&gt;&lt;auth-address&gt;Department of Clinical Nursing, Adelaide University, Adelaide, South Australia. zeitzk@telstra.com.au&lt;/auth-address&gt;&lt;titles&gt;&lt;title&gt;Nursing observations during the first 24 hours after a surgical procedure: what do we do?&lt;/title&gt;&lt;secondary-title&gt;J Clin Nurs&lt;/secondary-title&gt;&lt;/titles&gt;&lt;periodical&gt;&lt;full-title&gt;Journal of Clinical Nursing&lt;/full-title&gt;&lt;abbr-1&gt;J. Clin. Nurs.&lt;/abbr-1&gt;&lt;abbr-2&gt;J Clin Nurs&lt;/abbr-2&gt;&lt;/periodical&gt;&lt;pages&gt;334-43&lt;/pages&gt;&lt;volume&gt;14&lt;/volume&gt;&lt;number&gt;3&lt;/number&gt;&lt;edition&gt;2005/02/15&lt;/edition&gt;&lt;keywords&gt;&lt;keyword&gt;Data Collection/methods&lt;/keyword&gt;&lt;keyword&gt;Female&lt;/keyword&gt;&lt;keyword&gt;Humans&lt;/keyword&gt;&lt;keyword&gt;Male&lt;/keyword&gt;&lt;keyword&gt;Middle Aged&lt;/keyword&gt;&lt;keyword&gt;*Nursing Assessment&lt;/keyword&gt;&lt;keyword&gt;Postoperative Care/*nursing&lt;/keyword&gt;&lt;keyword&gt;Time&lt;/keyword&gt;&lt;/keywords&gt;&lt;dates&gt;&lt;year&gt;2005&lt;/year&gt;&lt;pub-dates&gt;&lt;date&gt;Mar&lt;/date&gt;&lt;/pub-dates&gt;&lt;/dates&gt;&lt;pub-location&gt;Malden, Massachusetts&lt;/pub-location&gt;&lt;publisher&gt;Wiley-Blackwell&lt;/publisher&gt;&lt;isbn&gt;0962-1067 (Print)&amp;#xD;0962-1067 (Linking)&lt;/isbn&gt;&lt;accession-num&gt;15707444&lt;/accession-num&gt;&lt;urls&gt;&lt;related-urls&gt;&lt;url&gt;https://www.ncbi.nlm.nih.gov/pubmed/15707444&lt;/url&gt;&lt;/related-urls&gt;&lt;/urls&gt;&lt;electronic-resource-num&gt;10.1111/j.1365-2702.2004.01071.x&lt;/electronic-resource-num&gt;&lt;/record&gt;&lt;/Cite&gt;&lt;/EndNote&gt;</w:instrText>
      </w:r>
      <w:r w:rsidR="004B4636">
        <w:fldChar w:fldCharType="separate"/>
      </w:r>
      <w:r w:rsidR="004B4636">
        <w:rPr>
          <w:noProof/>
        </w:rPr>
        <w:t>(Zeitz, 2005)</w:t>
      </w:r>
      <w:r w:rsidR="004B4636">
        <w:fldChar w:fldCharType="end"/>
      </w:r>
      <w:r w:rsidR="004B4636" w:rsidRPr="004B4636">
        <w:t xml:space="preserve"> who both estimated 5 minutes and 40 seconds</w:t>
      </w:r>
      <w:r w:rsidR="004B4636">
        <w:t xml:space="preserve">. </w:t>
      </w:r>
    </w:p>
    <w:p w14:paraId="3F220B3A" w14:textId="06B98DF3" w:rsidR="00484152" w:rsidRDefault="006B7983" w:rsidP="00AB05EF">
      <w:r>
        <w:t xml:space="preserve">Our results show that efficiencies </w:t>
      </w:r>
      <w:proofErr w:type="gramStart"/>
      <w:r w:rsidR="007A462F">
        <w:t>are potentially gained</w:t>
      </w:r>
      <w:proofErr w:type="gramEnd"/>
      <w:r w:rsidR="007A462F">
        <w:t xml:space="preserve"> from clustering </w:t>
      </w:r>
      <w:r w:rsidR="004A5609" w:rsidRPr="00772AAE">
        <w:rPr>
          <w:highlight w:val="yellow"/>
        </w:rPr>
        <w:t>vital signs sets</w:t>
      </w:r>
      <w:r w:rsidR="004A5609">
        <w:t xml:space="preserve"> </w:t>
      </w:r>
      <w:r w:rsidR="007A462F">
        <w:t>in rounds</w:t>
      </w:r>
      <w:r w:rsidR="00540EBC">
        <w:t xml:space="preserve">: </w:t>
      </w:r>
      <w:r>
        <w:t xml:space="preserve"> </w:t>
      </w:r>
      <w:r w:rsidR="00F12D5B">
        <w:t xml:space="preserve">although </w:t>
      </w:r>
      <w:r w:rsidR="007A462F">
        <w:t xml:space="preserve">individually tailored </w:t>
      </w:r>
      <w:r w:rsidR="004A5609" w:rsidRPr="00772AAE">
        <w:rPr>
          <w:highlight w:val="yellow"/>
        </w:rPr>
        <w:t>monitoring</w:t>
      </w:r>
      <w:r w:rsidR="004A5609">
        <w:t xml:space="preserve"> </w:t>
      </w:r>
      <w:r w:rsidR="007A462F">
        <w:t>schedules, as occur</w:t>
      </w:r>
      <w:r w:rsidR="004B4636">
        <w:t>s</w:t>
      </w:r>
      <w:r w:rsidR="007A462F">
        <w:t xml:space="preserve"> when using an early warning </w:t>
      </w:r>
      <w:r w:rsidR="6A9D33F3">
        <w:t>score-based</w:t>
      </w:r>
      <w:r w:rsidR="007A462F">
        <w:t xml:space="preserve"> protocol, mitigate against this. Although a tailored approach may avoid unnecessary </w:t>
      </w:r>
      <w:r w:rsidR="004A5609" w:rsidRPr="00772AAE">
        <w:rPr>
          <w:highlight w:val="yellow"/>
        </w:rPr>
        <w:t>monitoring</w:t>
      </w:r>
      <w:r w:rsidR="00103984" w:rsidRPr="00772AAE">
        <w:rPr>
          <w:highlight w:val="yellow"/>
        </w:rPr>
        <w:t>,</w:t>
      </w:r>
      <w:r w:rsidR="007A462F">
        <w:t xml:space="preserve"> there are likely to be efficiency gains from undertaking rounds because the ‘overhead’ of preparation </w:t>
      </w:r>
      <w:proofErr w:type="gramStart"/>
      <w:r w:rsidR="007A462F">
        <w:t>is divided</w:t>
      </w:r>
      <w:proofErr w:type="gramEnd"/>
      <w:r w:rsidR="007A462F">
        <w:t xml:space="preserve"> between more patients. </w:t>
      </w:r>
      <w:r w:rsidR="00F12D5B">
        <w:t xml:space="preserve">However, the efficiency savings from longer rounds are small, with </w:t>
      </w:r>
      <w:r w:rsidR="00A21516">
        <w:t xml:space="preserve">most efficiency gains achieved with rounds involving the </w:t>
      </w:r>
      <w:r w:rsidR="004A5609" w:rsidRPr="00772AAE">
        <w:rPr>
          <w:highlight w:val="yellow"/>
        </w:rPr>
        <w:t xml:space="preserve">monitoring </w:t>
      </w:r>
      <w:r w:rsidR="00A21516" w:rsidRPr="00772AAE">
        <w:rPr>
          <w:highlight w:val="yellow"/>
        </w:rPr>
        <w:t xml:space="preserve">of </w:t>
      </w:r>
      <w:r w:rsidR="00772AAE">
        <w:rPr>
          <w:highlight w:val="yellow"/>
        </w:rPr>
        <w:t xml:space="preserve">between </w:t>
      </w:r>
      <w:r w:rsidR="004A5609" w:rsidRPr="00772AAE">
        <w:rPr>
          <w:highlight w:val="yellow"/>
        </w:rPr>
        <w:t>two</w:t>
      </w:r>
      <w:r w:rsidR="00772AAE">
        <w:rPr>
          <w:highlight w:val="yellow"/>
        </w:rPr>
        <w:t xml:space="preserve"> and </w:t>
      </w:r>
      <w:r w:rsidR="004A5609" w:rsidRPr="00772AAE">
        <w:rPr>
          <w:highlight w:val="yellow"/>
        </w:rPr>
        <w:t>four</w:t>
      </w:r>
      <w:r w:rsidR="004A5609">
        <w:t xml:space="preserve"> </w:t>
      </w:r>
      <w:r w:rsidR="00A21516">
        <w:t xml:space="preserve">patients and </w:t>
      </w:r>
      <w:r w:rsidR="00F12D5B">
        <w:t>little add</w:t>
      </w:r>
      <w:r w:rsidR="00A21516">
        <w:t xml:space="preserve">itional benefit from rounds of more than </w:t>
      </w:r>
      <w:r w:rsidR="004A5609">
        <w:t>five</w:t>
      </w:r>
      <w:r w:rsidR="00A21516">
        <w:t>.</w:t>
      </w:r>
    </w:p>
    <w:p w14:paraId="1EFFA19F" w14:textId="162D1247" w:rsidR="00484152" w:rsidRDefault="00BF1C0D" w:rsidP="00AB05EF">
      <w:r>
        <w:t>Studies</w:t>
      </w:r>
      <w:r w:rsidR="00F12F2D">
        <w:t xml:space="preserve"> have </w:t>
      </w:r>
      <w:r w:rsidR="00614FAF">
        <w:t xml:space="preserve">reported </w:t>
      </w:r>
      <w:r w:rsidR="00F42EE6">
        <w:t xml:space="preserve">substantially </w:t>
      </w:r>
      <w:r w:rsidR="00614FAF">
        <w:t xml:space="preserve">lower times </w:t>
      </w:r>
      <w:r w:rsidR="00F67F80">
        <w:t xml:space="preserve">when recording </w:t>
      </w:r>
      <w:r w:rsidR="00614FAF">
        <w:t xml:space="preserve">vital </w:t>
      </w:r>
      <w:proofErr w:type="gramStart"/>
      <w:r w:rsidR="00614FAF">
        <w:t xml:space="preserve">signs </w:t>
      </w:r>
      <w:r w:rsidR="00F67F80">
        <w:t xml:space="preserve"> electronically</w:t>
      </w:r>
      <w:proofErr w:type="gramEnd"/>
      <w:r w:rsidR="00614FAF">
        <w:t>,</w:t>
      </w:r>
      <w:r w:rsidR="00174770">
        <w:t xml:space="preserve"> compared to pen and paper</w:t>
      </w:r>
      <w:r w:rsidR="002148E3">
        <w:t xml:space="preserve"> </w:t>
      </w:r>
      <w:r w:rsidR="002148E3">
        <w:fldChar w:fldCharType="begin">
          <w:fldData xml:space="preserve">PEVuZE5vdGU+PENpdGU+PEF1dGhvcj5Xb25nPC9BdXRob3I+PFllYXI+MjAxNzwvWWVhcj48UmVj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</w:fldData>
        </w:fldChar>
      </w:r>
      <w:r w:rsidR="002148E3">
        <w:instrText xml:space="preserve"> ADDIN EN.CITE </w:instrText>
      </w:r>
      <w:r w:rsidR="002148E3">
        <w:fldChar w:fldCharType="begin">
          <w:fldData xml:space="preserve">PEVuZE5vdGU+PENpdGU+PEF1dGhvcj5Xb25nPC9BdXRob3I+PFllYXI+MjAxNzwvWWVhcj48UmVj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</w:fldData>
        </w:fldChar>
      </w:r>
      <w:r w:rsidR="002148E3">
        <w:instrText xml:space="preserve"> ADDIN EN.CITE.DATA </w:instrText>
      </w:r>
      <w:r w:rsidR="002148E3">
        <w:fldChar w:fldCharType="end"/>
      </w:r>
      <w:r w:rsidR="002148E3">
        <w:fldChar w:fldCharType="separate"/>
      </w:r>
      <w:r w:rsidR="002148E3">
        <w:rPr>
          <w:noProof/>
        </w:rPr>
        <w:t>(Wong et al., 2017, Yeung et al., 2012, Bellomo et al., 2012)</w:t>
      </w:r>
      <w:r w:rsidR="002148E3">
        <w:fldChar w:fldCharType="end"/>
      </w:r>
      <w:r w:rsidR="00A21516">
        <w:t>. By contrast, w</w:t>
      </w:r>
      <w:r w:rsidR="0037534B">
        <w:t xml:space="preserve">e </w:t>
      </w:r>
      <w:r w:rsidR="006507BF">
        <w:t>did not find</w:t>
      </w:r>
      <w:r w:rsidR="00D63EF5">
        <w:t xml:space="preserve"> </w:t>
      </w:r>
      <w:r w:rsidR="002D08FE">
        <w:t xml:space="preserve">a </w:t>
      </w:r>
      <w:r w:rsidR="00F42EE6">
        <w:t xml:space="preserve">large </w:t>
      </w:r>
      <w:r w:rsidR="00F12F2D">
        <w:t xml:space="preserve">difference between </w:t>
      </w:r>
      <w:r w:rsidR="002D08FE">
        <w:t xml:space="preserve">the three </w:t>
      </w:r>
      <w:r w:rsidR="00F12F2D">
        <w:t>hospitals</w:t>
      </w:r>
      <w:r w:rsidR="002D08FE">
        <w:t xml:space="preserve"> that used electronic devices </w:t>
      </w:r>
      <w:r w:rsidR="00A21516">
        <w:t xml:space="preserve">for recording </w:t>
      </w:r>
      <w:r w:rsidR="002D08FE">
        <w:t>and the one that used paper charts</w:t>
      </w:r>
      <w:r w:rsidR="00D63EF5">
        <w:t>.</w:t>
      </w:r>
      <w:r w:rsidR="006507BF">
        <w:t xml:space="preserve"> </w:t>
      </w:r>
      <w:r w:rsidR="00734EB9" w:rsidRPr="00734EB9">
        <w:t>Indeed while between hospital differences were small, the hospital that used paper charts (hospital 4) provided the shortest mean estimate for time taken.</w:t>
      </w:r>
      <w:r w:rsidR="00734EB9">
        <w:t xml:space="preserve"> </w:t>
      </w:r>
      <w:r w:rsidR="00A21516">
        <w:t>Previous s</w:t>
      </w:r>
      <w:r w:rsidR="00F12F2D">
        <w:t xml:space="preserve">tudies </w:t>
      </w:r>
      <w:r w:rsidR="00A21516">
        <w:t xml:space="preserve">comparing paper and electronic </w:t>
      </w:r>
      <w:r w:rsidR="004A5609" w:rsidRPr="00772AAE">
        <w:rPr>
          <w:highlight w:val="yellow"/>
        </w:rPr>
        <w:t xml:space="preserve">vital signs measurement and recording </w:t>
      </w:r>
      <w:r w:rsidR="00A21516" w:rsidRPr="00772AAE">
        <w:rPr>
          <w:highlight w:val="yellow"/>
        </w:rPr>
        <w:t>h</w:t>
      </w:r>
      <w:r w:rsidR="00A21516">
        <w:t xml:space="preserve">ave </w:t>
      </w:r>
      <w:r w:rsidR="00F12F2D">
        <w:t>deployed a</w:t>
      </w:r>
      <w:r w:rsidR="00D63EF5">
        <w:t xml:space="preserve"> before and after </w:t>
      </w:r>
      <w:r w:rsidR="00F12F2D">
        <w:t>design</w:t>
      </w:r>
      <w:r w:rsidR="00D63EF5">
        <w:t xml:space="preserve">, where </w:t>
      </w:r>
      <w:r w:rsidR="00EC2944">
        <w:t>data were collected</w:t>
      </w:r>
      <w:r w:rsidR="002A002C">
        <w:t xml:space="preserve"> </w:t>
      </w:r>
      <w:r w:rsidR="00EB0DFE">
        <w:t xml:space="preserve">shortly </w:t>
      </w:r>
      <w:r w:rsidR="00D63EF5">
        <w:t xml:space="preserve">after electronic systems were implemented. </w:t>
      </w:r>
      <w:r w:rsidR="00EB0DFE">
        <w:t>In</w:t>
      </w:r>
      <w:r w:rsidR="00D63EF5">
        <w:t xml:space="preserve"> our study, we collected data </w:t>
      </w:r>
      <w:r w:rsidR="00EB0DFE">
        <w:t xml:space="preserve">in settings </w:t>
      </w:r>
      <w:r w:rsidR="00D63EF5">
        <w:t>where vital signs processes</w:t>
      </w:r>
      <w:r w:rsidR="00EC2944">
        <w:t xml:space="preserve"> and systems</w:t>
      </w:r>
      <w:r w:rsidR="00D63EF5">
        <w:t xml:space="preserve"> </w:t>
      </w:r>
      <w:r w:rsidR="00EB0DFE">
        <w:t>had</w:t>
      </w:r>
      <w:r w:rsidR="00D63EF5">
        <w:t xml:space="preserve"> been </w:t>
      </w:r>
      <w:proofErr w:type="gramStart"/>
      <w:r w:rsidR="00D63EF5">
        <w:t>well-established</w:t>
      </w:r>
      <w:proofErr w:type="gramEnd"/>
      <w:r w:rsidR="00D63EF5">
        <w:t xml:space="preserve"> and </w:t>
      </w:r>
      <w:proofErr w:type="spellStart"/>
      <w:r w:rsidR="002148E3">
        <w:t>routinised</w:t>
      </w:r>
      <w:proofErr w:type="spellEnd"/>
      <w:r w:rsidR="002148E3">
        <w:t>,</w:t>
      </w:r>
      <w:r w:rsidR="00D63EF5">
        <w:t xml:space="preserve"> so that the estimates we found might </w:t>
      </w:r>
      <w:r w:rsidR="00F12F2D">
        <w:t xml:space="preserve">better </w:t>
      </w:r>
      <w:r w:rsidR="00D63EF5">
        <w:t xml:space="preserve">reflect </w:t>
      </w:r>
      <w:r w:rsidR="00F12F2D">
        <w:t>normal practice</w:t>
      </w:r>
      <w:r w:rsidR="00D63EF5">
        <w:t xml:space="preserve">, and </w:t>
      </w:r>
      <w:r w:rsidR="00EB0DFE">
        <w:t xml:space="preserve">may indicate that </w:t>
      </w:r>
      <w:r w:rsidR="00D63EF5">
        <w:t>any time savings achieved when the technology was first introduced</w:t>
      </w:r>
      <w:r w:rsidR="00E97D12">
        <w:t xml:space="preserve"> might</w:t>
      </w:r>
      <w:r w:rsidR="00D63EF5">
        <w:t xml:space="preserve"> </w:t>
      </w:r>
      <w:r w:rsidR="7B034BC7">
        <w:t>reduce</w:t>
      </w:r>
      <w:r w:rsidR="00E97D12">
        <w:t xml:space="preserve"> with</w:t>
      </w:r>
      <w:r w:rsidR="00EB0DFE">
        <w:t xml:space="preserve"> time</w:t>
      </w:r>
      <w:r w:rsidR="00D63EF5">
        <w:t xml:space="preserve">. </w:t>
      </w:r>
      <w:r w:rsidR="00484152">
        <w:t xml:space="preserve">Early performance improvements such as this could be an example </w:t>
      </w:r>
      <w:r w:rsidR="48CD967C">
        <w:t xml:space="preserve">of </w:t>
      </w:r>
      <w:r w:rsidR="00E74977">
        <w:t>a</w:t>
      </w:r>
      <w:r w:rsidR="00484152">
        <w:t xml:space="preserve"> “</w:t>
      </w:r>
      <w:r w:rsidR="004D6A32">
        <w:t>Hawthorne effect</w:t>
      </w:r>
      <w:r w:rsidR="00484152">
        <w:t>”</w:t>
      </w:r>
      <w:r w:rsidR="00C24626">
        <w:t xml:space="preserve"> </w:t>
      </w:r>
      <w:r w:rsidR="00484152">
        <w:t>where</w:t>
      </w:r>
      <w:r w:rsidR="003F322C">
        <w:t>by</w:t>
      </w:r>
      <w:r w:rsidR="004D6A32">
        <w:t xml:space="preserve"> research participants increase their productivity because they are being </w:t>
      </w:r>
      <w:r w:rsidR="00C24626">
        <w:t xml:space="preserve">observed while using a </w:t>
      </w:r>
      <w:r w:rsidR="00623742">
        <w:t xml:space="preserve">new </w:t>
      </w:r>
      <w:r w:rsidR="00C24626">
        <w:t xml:space="preserve">technology </w:t>
      </w:r>
      <w:r w:rsidR="12D2BFC3">
        <w:t xml:space="preserve">framed as having </w:t>
      </w:r>
      <w:r w:rsidR="00C24626">
        <w:t>the potential to save time and reduce workload</w:t>
      </w:r>
      <w:r w:rsidR="00484152">
        <w:t xml:space="preserve"> </w:t>
      </w:r>
      <w:r w:rsidR="00484152">
        <w:fldChar w:fldCharType="begin"/>
      </w:r>
      <w:r w:rsidR="00484152">
        <w:instrText xml:space="preserve"> ADDIN EN.CITE &lt;EndNote&gt;&lt;Cite&gt;&lt;Author&gt;Wickström&lt;/Author&gt;&lt;Year&gt;2000&lt;/Year&gt;&lt;RecNum&gt;1258&lt;/RecNum&gt;&lt;DisplayText&gt;(Wickström and Bendix, 2000)&lt;/DisplayText&gt;&lt;record&gt;&lt;rec-number&gt;1258&lt;/rec-number&gt;&lt;foreign-keys&gt;&lt;key app="EN" db-id="9z25saraxzrexjevsw8x9pto22x9azzfvrtt" timestamp="1593526025"&gt;1258&lt;/key&gt;&lt;/foreign-keys&gt;&lt;ref-type name="Journal Article"&gt;17&lt;/ref-type&gt;&lt;contributors&gt;&lt;authors&gt;&lt;author&gt;Wickström, Gustav&lt;/author&gt;&lt;author&gt;Bendix, Tom&lt;/author&gt;&lt;/authors&gt;&lt;/contributors&gt;&lt;titles&gt;&lt;title&gt;The &amp;quot;Hawthorne effect&amp;quot; — what did the original Hawthorne studies actually show?&lt;/title&gt;&lt;secondary-title&gt;Scandinavian Journal of Work, Environment &amp;amp; Health&lt;/secondary-title&gt;&lt;/titles&gt;&lt;periodical&gt;&lt;full-title&gt;Scandinavian Journal of Work, Environment and Health&lt;/full-title&gt;&lt;abbr-1&gt;Scand. J. Work. Environ. Health&lt;/abbr-1&gt;&lt;abbr-2&gt;Scand J Work Environ Health&lt;/abbr-2&gt;&lt;abbr-3&gt;Scandinavian Journal of Work, Environment &amp;amp; Health&lt;/abbr-3&gt;&lt;/periodical&gt;&lt;pages&gt;363-367&lt;/pages&gt;&lt;volume&gt;26&lt;/volume&gt;&lt;number&gt;4&lt;/number&gt;&lt;dates&gt;&lt;year&gt;2000&lt;/year&gt;&lt;/dates&gt;&lt;publisher&gt;Scandinavian Journal of Work, Environment &amp;amp; Health&lt;/publisher&gt;&lt;isbn&gt;03553140, 1795990X&lt;/isbn&gt;&lt;urls&gt;&lt;related-urls&gt;&lt;url&gt;www.jstor.org/stable/40967074&lt;/url&gt;&lt;/related-urls&gt;&lt;/urls&gt;&lt;custom1&gt;Full publication date: August 2000&lt;/custom1&gt;&lt;remote-database-name&gt;JSTOR&lt;/remote-database-name&gt;&lt;access-date&gt;2020/06/30/&lt;/access-date&gt;&lt;/record&gt;&lt;/Cite&gt;&lt;/EndNote&gt;</w:instrText>
      </w:r>
      <w:r w:rsidR="00484152">
        <w:fldChar w:fldCharType="separate"/>
      </w:r>
      <w:r w:rsidR="00484152">
        <w:rPr>
          <w:noProof/>
        </w:rPr>
        <w:t>(Wickström and Bendix, 2000)</w:t>
      </w:r>
      <w:r w:rsidR="00484152">
        <w:fldChar w:fldCharType="end"/>
      </w:r>
      <w:r w:rsidR="00C24626">
        <w:t xml:space="preserve">. </w:t>
      </w:r>
      <w:r w:rsidR="00F12F2D">
        <w:t>Certainly</w:t>
      </w:r>
      <w:r w:rsidR="49499703">
        <w:t>,</w:t>
      </w:r>
      <w:r w:rsidR="00F12F2D">
        <w:t xml:space="preserve"> this is </w:t>
      </w:r>
      <w:r w:rsidR="1E113476">
        <w:t xml:space="preserve">a </w:t>
      </w:r>
      <w:r w:rsidR="00F12F2D">
        <w:t>useful reminder that</w:t>
      </w:r>
      <w:r w:rsidR="00EC2944">
        <w:t xml:space="preserve"> no efficiency assumptions should be made when introducing new technologies to reduce nurses’ workload,</w:t>
      </w:r>
      <w:r w:rsidR="00F12F2D">
        <w:t xml:space="preserve"> and evidence offered of short</w:t>
      </w:r>
      <w:r w:rsidR="0D9E2BDA">
        <w:t>-</w:t>
      </w:r>
      <w:r w:rsidR="00F12F2D">
        <w:t xml:space="preserve">term benefits should be treated with caution because any initial </w:t>
      </w:r>
      <w:proofErr w:type="gramStart"/>
      <w:r w:rsidR="00F12F2D">
        <w:t>time savings</w:t>
      </w:r>
      <w:proofErr w:type="gramEnd"/>
      <w:r w:rsidR="00F12F2D">
        <w:t xml:space="preserve"> might dissipate as the technology becomes normalised and observation ceases.</w:t>
      </w:r>
    </w:p>
    <w:p w14:paraId="6AAA37E6" w14:textId="68EF345B" w:rsidR="00D05BB2" w:rsidRDefault="00734EB9" w:rsidP="00D05BB2">
      <w:r w:rsidRPr="00734EB9">
        <w:t xml:space="preserve">We did not find the time taken to undertake vital signs </w:t>
      </w:r>
      <w:r w:rsidR="004A5609" w:rsidRPr="00772AAE">
        <w:rPr>
          <w:highlight w:val="yellow"/>
        </w:rPr>
        <w:t xml:space="preserve">sets </w:t>
      </w:r>
      <w:r w:rsidRPr="00734EB9">
        <w:t xml:space="preserve">varied between the staff </w:t>
      </w:r>
      <w:r>
        <w:t>groups taking the observations.</w:t>
      </w:r>
      <w:r w:rsidR="00D05BB2">
        <w:t xml:space="preserve"> Vital signs </w:t>
      </w:r>
      <w:r w:rsidR="004A5609" w:rsidRPr="00772AAE">
        <w:rPr>
          <w:highlight w:val="yellow"/>
        </w:rPr>
        <w:t xml:space="preserve">monitoring is </w:t>
      </w:r>
      <w:r w:rsidR="00D05BB2" w:rsidRPr="00772AAE">
        <w:rPr>
          <w:highlight w:val="yellow"/>
        </w:rPr>
        <w:t>a</w:t>
      </w:r>
      <w:r w:rsidR="00D05BB2">
        <w:t xml:space="preserve"> fundamental </w:t>
      </w:r>
      <w:r w:rsidR="00B602C5">
        <w:t>nursing</w:t>
      </w:r>
      <w:r w:rsidR="349A721B">
        <w:t xml:space="preserve"> activity</w:t>
      </w:r>
      <w:r w:rsidR="00D05BB2">
        <w:t xml:space="preserve"> </w:t>
      </w:r>
      <w:r w:rsidR="00D05BB2">
        <w:fldChar w:fldCharType="begin"/>
      </w:r>
      <w:r w:rsidR="00D05BB2">
        <w:instrText xml:space="preserve"> ADDIN EN.CITE &lt;EndNote&gt;&lt;Cite&gt;&lt;Author&gt;Rose&lt;/Author&gt;&lt;Year&gt;2010&lt;/Year&gt;&lt;RecNum&gt;937&lt;/RecNum&gt;&lt;DisplayText&gt;(Rose and Clarke, 2010)&lt;/DisplayText&gt;&lt;record&gt;&lt;rec-number&gt;937&lt;/rec-number&gt;&lt;foreign-keys&gt;&lt;key app="EN" db-id="9z25saraxzrexjevsw8x9pto22x9azzfvrtt" timestamp="1552298701"&gt;937&lt;/key&gt;&lt;/foreign-keys&gt;&lt;ref-type name="Journal Article"&gt;17&lt;/ref-type&gt;&lt;contributors&gt;&lt;authors&gt;&lt;author&gt;Rose, L.&lt;/author&gt;&lt;author&gt;Clarke, S. P.&lt;/author&gt;&lt;/authors&gt;&lt;/contributors&gt;&lt;auth-address&gt;critical care nursing, Lawrence S. Bloomberg Faculty of Nursing, University of Toronto, Ontario, Canada. louise.rose@utoronto.ca&lt;/auth-address&gt;&lt;titles&gt;&lt;title&gt;Vital signs&lt;/title&gt;&lt;secondary-title&gt;Am J Nurs&lt;/secondary-title&gt;&lt;/titles&gt;&lt;periodical&gt;&lt;full-title&gt;American Journal of Nursing&lt;/full-title&gt;&lt;abbr-1&gt;Am. J. Nurs.&lt;/abbr-1&gt;&lt;abbr-2&gt;Am J Nurs&lt;/abbr-2&gt;&lt;/periodical&gt;&lt;pages&gt;11&lt;/pages&gt;&lt;volume&gt;110&lt;/volume&gt;&lt;number&gt;5&lt;/number&gt;&lt;edition&gt;2010/06/04&lt;/edition&gt;&lt;keywords&gt;&lt;keyword&gt;Decision Making&lt;/keyword&gt;&lt;keyword&gt;Education&lt;/keyword&gt;&lt;keyword&gt;Education, Nursing/organization &amp;amp; administration&lt;/keyword&gt;&lt;keyword&gt;Humans&lt;/keyword&gt;&lt;keyword&gt;Nursing Services/*organization &amp;amp; administration&lt;/keyword&gt;&lt;keyword&gt;Patient Care/methods&lt;/keyword&gt;&lt;keyword&gt;Physical Examination&lt;/keyword&gt;&lt;keyword&gt;Vital Signs/*physiology&lt;/keyword&gt;&lt;/keywords&gt;&lt;dates&gt;&lt;year&gt;2010&lt;/year&gt;&lt;pub-dates&gt;&lt;date&gt;May&lt;/date&gt;&lt;/pub-dates&gt;&lt;/dates&gt;&lt;isbn&gt;1538-7488 (Electronic)&amp;#xD;0002-936X (Linking)&lt;/isbn&gt;&lt;accession-num&gt;20520095&lt;/accession-num&gt;&lt;urls&gt;&lt;related-urls&gt;&lt;url&gt;https://www.ncbi.nlm.nih.gov/pubmed/20520095&lt;/url&gt;&lt;/related-urls&gt;&lt;/urls&gt;&lt;electronic-resource-num&gt;10.1097/01.NAJ.0000372049.58200.da&lt;/electronic-resource-num&gt;&lt;/record&gt;&lt;/Cite&gt;&lt;/EndNote&gt;</w:instrText>
      </w:r>
      <w:r w:rsidR="00D05BB2">
        <w:fldChar w:fldCharType="separate"/>
      </w:r>
      <w:r w:rsidR="00D05BB2">
        <w:rPr>
          <w:noProof/>
        </w:rPr>
        <w:t>(Rose and Clarke, 2010)</w:t>
      </w:r>
      <w:r w:rsidR="00D05BB2">
        <w:fldChar w:fldCharType="end"/>
      </w:r>
      <w:r w:rsidR="00D05BB2">
        <w:t xml:space="preserve">, but there is evidence that hospitals have different policies regarding which staff group is mainly responsible for vital signs observations. For example, in </w:t>
      </w:r>
      <w:r w:rsidR="004B4636">
        <w:t xml:space="preserve">Hospital 4 </w:t>
      </w:r>
      <w:r w:rsidR="00D05BB2">
        <w:t>of the study</w:t>
      </w:r>
      <w:r w:rsidR="00540EBC">
        <w:t>,</w:t>
      </w:r>
      <w:r w:rsidR="00D05BB2">
        <w:t xml:space="preserve"> </w:t>
      </w:r>
      <w:proofErr w:type="gramStart"/>
      <w:r w:rsidR="00F51744">
        <w:t>the</w:t>
      </w:r>
      <w:r w:rsidR="00DD46C4">
        <w:t xml:space="preserve"> majority of </w:t>
      </w:r>
      <w:r w:rsidR="00D05BB2">
        <w:t xml:space="preserve">vital signs </w:t>
      </w:r>
      <w:r w:rsidR="004A5609">
        <w:t xml:space="preserve">sets </w:t>
      </w:r>
      <w:r w:rsidR="00D05BB2">
        <w:t>were undertaken by healthcare assistants</w:t>
      </w:r>
      <w:proofErr w:type="gramEnd"/>
      <w:r w:rsidR="00D05BB2">
        <w:t>, while in</w:t>
      </w:r>
      <w:r w:rsidR="00F51744">
        <w:t xml:space="preserve"> Hospital 3</w:t>
      </w:r>
      <w:r w:rsidR="00D05BB2">
        <w:t xml:space="preserve"> </w:t>
      </w:r>
      <w:r w:rsidR="00DD46C4" w:rsidRPr="004B4636">
        <w:t xml:space="preserve">almost all were </w:t>
      </w:r>
      <w:r w:rsidR="00DD46C4" w:rsidRPr="00DD46C4">
        <w:t>undertaken</w:t>
      </w:r>
      <w:r w:rsidR="00DD46C4" w:rsidRPr="004B4636">
        <w:t xml:space="preserve"> by </w:t>
      </w:r>
      <w:r w:rsidR="00D05BB2">
        <w:t xml:space="preserve">registered nurses. The issue of delegation in nursing is a complex one </w:t>
      </w:r>
      <w:r w:rsidR="00D05BB2">
        <w:fldChar w:fldCharType="begin"/>
      </w:r>
      <w:r w:rsidR="00F325C2">
        <w:instrText xml:space="preserve"> ADDIN EN.CITE &lt;EndNote&gt;&lt;Cite&gt;&lt;Author&gt;Potter&lt;/Author&gt;&lt;Year&gt;2010&lt;/Year&gt;&lt;RecNum&gt;1272&lt;/RecNum&gt;&lt;DisplayText&gt;(Potter et al., 2010)&lt;/DisplayText&gt;&lt;record&gt;&lt;rec-number&gt;1272&lt;/rec-number&gt;&lt;foreign-keys&gt;&lt;key app="EN" db-id="9z25saraxzrexjevsw8x9pto22x9azzfvrtt" timestamp="1594121363"&gt;1272&lt;/key&gt;&lt;/foreign-keys&gt;&lt;ref-type name="Journal Article"&gt;17&lt;/ref-type&gt;&lt;contributors&gt;&lt;authors&gt;&lt;author&gt;Potter, P.&lt;/author&gt;&lt;author&gt;Deshields, T.&lt;/author&gt;&lt;author&gt;Kuhrik, M.&lt;/author&gt;&lt;/authors&gt;&lt;/contributors&gt;&lt;auth-address&gt;Siteman Cancer Center, Barnes-Jewish Hospital and Washington University School of Medicine, St Louis, MO, USA. pap1212@bjc.org&lt;/auth-address&gt;&lt;titles&gt;&lt;title&gt;Delegation practices between registered nurses and nursing assistive personnel&lt;/title&gt;&lt;secondary-title&gt;J Nurs Manag&lt;/secondary-title&gt;&lt;/titles&gt;&lt;periodical&gt;&lt;full-title&gt;Journal of Nursing Management&lt;/full-title&gt;&lt;abbr-1&gt;J. Nurs. Manag.&lt;/abbr-1&gt;&lt;abbr-2&gt;J Nurs Manag&lt;/abbr-2&gt;&lt;/periodical&gt;&lt;pages&gt;157-65&lt;/pages&gt;&lt;volume&gt;18&lt;/volume&gt;&lt;number&gt;2&lt;/number&gt;&lt;edition&gt;2010/05/15&lt;/edition&gt;&lt;keywords&gt;&lt;keyword&gt;*Communication&lt;/keyword&gt;&lt;keyword&gt;Conflict, Psychological&lt;/keyword&gt;&lt;keyword&gt;Humans&lt;/keyword&gt;&lt;keyword&gt;Models, Organizational&lt;/keyword&gt;&lt;keyword&gt;Nurse Administrators&lt;/keyword&gt;&lt;keyword&gt;*Nursing Assistants&lt;/keyword&gt;&lt;keyword&gt;Nursing, Supervisory/*organization &amp;amp; administration&lt;/keyword&gt;&lt;keyword&gt;Organizational Culture&lt;/keyword&gt;&lt;keyword&gt;Patient Care Team/organization &amp;amp; administration&lt;/keyword&gt;&lt;keyword&gt;*Perception&lt;/keyword&gt;&lt;keyword&gt;*Personnel Delegation&lt;/keyword&gt;&lt;keyword&gt;Qualitative Research&lt;/keyword&gt;&lt;keyword&gt;Social Perception&lt;/keyword&gt;&lt;keyword&gt;United States&lt;/keyword&gt;&lt;/keywords&gt;&lt;dates&gt;&lt;year&gt;2010&lt;/year&gt;&lt;pub-dates&gt;&lt;date&gt;Mar&lt;/date&gt;&lt;/pub-dates&gt;&lt;/dates&gt;&lt;isbn&gt;1365-2834 (Electronic)&amp;#xD;0966-0429 (Linking)&lt;/isbn&gt;&lt;accession-num&gt;20465743&lt;/accession-num&gt;&lt;urls&gt;&lt;related-urls&gt;&lt;url&gt;https://www.ncbi.nlm.nih.gov/pubmed/20465743&lt;/url&gt;&lt;/related-urls&gt;&lt;/urls&gt;&lt;electronic-resource-num&gt;10.1111/j.1365-2834.2010.01062.x&lt;/electronic-resource-num&gt;&lt;/record&gt;&lt;/Cite&gt;&lt;/EndNote&gt;</w:instrText>
      </w:r>
      <w:r w:rsidR="00D05BB2">
        <w:fldChar w:fldCharType="separate"/>
      </w:r>
      <w:r w:rsidR="00F325C2">
        <w:rPr>
          <w:noProof/>
        </w:rPr>
        <w:t>(Potter et al., 2010)</w:t>
      </w:r>
      <w:r w:rsidR="00D05BB2">
        <w:fldChar w:fldCharType="end"/>
      </w:r>
      <w:r w:rsidR="00D05BB2">
        <w:t xml:space="preserve">. </w:t>
      </w:r>
      <w:r w:rsidR="00DD46C4">
        <w:t>A</w:t>
      </w:r>
      <w:r w:rsidR="00D05BB2">
        <w:t xml:space="preserve">lthough we found that all staff groups appear equally </w:t>
      </w:r>
      <w:r w:rsidR="00F706FB">
        <w:t>efficient at</w:t>
      </w:r>
      <w:r w:rsidR="00D05BB2">
        <w:t xml:space="preserve"> taking vital </w:t>
      </w:r>
      <w:r w:rsidR="00F706FB">
        <w:t>signs</w:t>
      </w:r>
      <w:r w:rsidR="00D05BB2">
        <w:t xml:space="preserve">, concerns have </w:t>
      </w:r>
      <w:proofErr w:type="gramStart"/>
      <w:r w:rsidR="00D05BB2">
        <w:t>been raised</w:t>
      </w:r>
      <w:proofErr w:type="gramEnd"/>
      <w:r w:rsidR="00D05BB2">
        <w:t xml:space="preserve"> about the ability of assistant staff to properly interpret and act on vital signs and to fully assess the wider patient condition</w:t>
      </w:r>
      <w:r w:rsidR="008E2C63">
        <w:t xml:space="preserve"> </w:t>
      </w:r>
      <w:r w:rsidR="008E2C63">
        <w:fldChar w:fldCharType="begin">
          <w:fldData xml:space="preserve">PEVuZE5vdGU+PENpdGU+PEF1dGhvcj5Nb2s8L0F1dGhvcj48WWVhcj4yMDE1PC9ZZWFyPjxSZWNO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=
</w:fldData>
        </w:fldChar>
      </w:r>
      <w:r w:rsidR="008E2C63">
        <w:instrText xml:space="preserve"> ADDIN EN.CITE </w:instrText>
      </w:r>
      <w:r w:rsidR="008E2C63">
        <w:fldChar w:fldCharType="begin">
          <w:fldData xml:space="preserve">PEVuZE5vdGU+PENpdGU+PEF1dGhvcj5Nb2s8L0F1dGhvcj48WWVhcj4yMDE1PC9ZZWFyPjxSZWNO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=
</w:fldData>
        </w:fldChar>
      </w:r>
      <w:r w:rsidR="008E2C63">
        <w:instrText xml:space="preserve"> ADDIN EN.CITE.DATA </w:instrText>
      </w:r>
      <w:r w:rsidR="008E2C63">
        <w:fldChar w:fldCharType="end"/>
      </w:r>
      <w:r w:rsidR="008E2C63">
        <w:fldChar w:fldCharType="separate"/>
      </w:r>
      <w:r w:rsidR="008E2C63">
        <w:rPr>
          <w:noProof/>
        </w:rPr>
        <w:t>(Mok et al., 2015)</w:t>
      </w:r>
      <w:r w:rsidR="008E2C63">
        <w:fldChar w:fldCharType="end"/>
      </w:r>
      <w:r w:rsidR="00260368">
        <w:t xml:space="preserve">. </w:t>
      </w:r>
      <w:r w:rsidR="00D05BB2">
        <w:t>Given the work involved in supervising and delegating</w:t>
      </w:r>
      <w:r w:rsidR="00DD46C4">
        <w:t xml:space="preserve"> and </w:t>
      </w:r>
      <w:r w:rsidR="00F12F2D">
        <w:t xml:space="preserve">the potential to lead to </w:t>
      </w:r>
      <w:r w:rsidR="174B01C1">
        <w:t xml:space="preserve">adverse </w:t>
      </w:r>
      <w:r w:rsidR="00F12F2D">
        <w:t xml:space="preserve">outcomes </w:t>
      </w:r>
      <w:r w:rsidR="00D05BB2">
        <w:t xml:space="preserve">even though the task </w:t>
      </w:r>
      <w:r>
        <w:t xml:space="preserve">itself </w:t>
      </w:r>
      <w:r w:rsidR="00D05BB2">
        <w:t xml:space="preserve">is completed </w:t>
      </w:r>
      <w:r w:rsidR="00F12F2D">
        <w:t xml:space="preserve">efficiently </w:t>
      </w:r>
      <w:r w:rsidR="008E2C63">
        <w:fldChar w:fldCharType="begin"/>
      </w:r>
      <w:r w:rsidR="008E2C63">
        <w:instrText xml:space="preserve"> ADDIN EN.CITE &lt;EndNote&gt;&lt;Cite&gt;&lt;Author&gt;Griffiths&lt;/Author&gt;&lt;Year&gt;2018&lt;/Year&gt;&lt;RecNum&gt;763&lt;/RecNum&gt;&lt;DisplayText&gt;(Griffiths et al., 2018)&lt;/DisplayText&gt;&lt;record&gt;&lt;rec-number&gt;763&lt;/rec-number&gt;&lt;foreign-keys&gt;&lt;key app="EN" db-id="9z25saraxzrexjevsw8x9pto22x9azzfvrtt" timestamp="1544701675"&gt;763&lt;/key&gt;&lt;/foreign-keys&gt;&lt;ref-type name="Journal Article"&gt;17&lt;/ref-type&gt;&lt;contributors&gt;&lt;authors&gt;&lt;author&gt;Griffiths, P.&lt;/author&gt;&lt;author&gt;Ball, Jane&lt;/author&gt;&lt;author&gt;Bloor, Karen&lt;/author&gt;&lt;author&gt;Böhning, Dankmar&lt;/author&gt;&lt;author&gt;Briggs, Jim&lt;/author&gt;&lt;author&gt;Dall’Ora, Chiara&lt;/author&gt;&lt;author&gt;Iongh, Anya De&lt;/author&gt;&lt;author&gt;Jones, Jeremy&lt;/author&gt;&lt;author&gt;Kovacs, Caroline&lt;/author&gt;&lt;author&gt;Maruotti, Antonello&lt;/author&gt;&lt;author&gt;Meredith, Paul&lt;/author&gt;&lt;author&gt;Prytherch, David&lt;/author&gt;&lt;author&gt;Saucedo, Alejandra Recio&lt;/author&gt;&lt;author&gt;Redfern, Oliver&lt;/author&gt;&lt;author&gt;Schmidt, Paul&lt;/author&gt;&lt;author&gt;Sinden, Nicola&lt;/author&gt;&lt;author&gt;Smith, Gary&lt;/author&gt;&lt;/authors&gt;&lt;/contributors&gt;&lt;titles&gt;&lt;title&gt;Nurse staffing levels, missed vital signs and mortality in hospitals: retrospective longitudinal observational study&lt;/title&gt;&lt;secondary-title&gt;Health Services and Delivery Research&lt;/secondary-title&gt;&lt;alt-title&gt;Health Serv Deliv Res&lt;/alt-title&gt;&lt;/titles&gt;&lt;pages&gt;38&lt;/pages&gt;&lt;volume&gt;6&lt;/volume&gt;&lt;dates&gt;&lt;year&gt;2018&lt;/year&gt;&lt;/dates&gt;&lt;label&gt;1.&lt;/label&gt;&lt;urls&gt;&lt;related-urls&gt;&lt;url&gt;https://doi.org/10.3310/hsdr06380&lt;/url&gt;&lt;/related-urls&gt;&lt;/urls&gt;&lt;electronic-resource-num&gt;10.3310/hsdr06380&lt;/electronic-resource-num&gt;&lt;/record&gt;&lt;/Cite&gt;&lt;/EndNote&gt;</w:instrText>
      </w:r>
      <w:r w:rsidR="008E2C63">
        <w:fldChar w:fldCharType="separate"/>
      </w:r>
      <w:r w:rsidR="008E2C63">
        <w:rPr>
          <w:noProof/>
        </w:rPr>
        <w:t>(Griffiths et al., 2018)</w:t>
      </w:r>
      <w:r w:rsidR="008E2C63">
        <w:fldChar w:fldCharType="end"/>
      </w:r>
      <w:r w:rsidR="00540EBC">
        <w:t>,</w:t>
      </w:r>
      <w:r w:rsidR="00DD46C4">
        <w:t xml:space="preserve"> </w:t>
      </w:r>
      <w:r>
        <w:t>any apparent</w:t>
      </w:r>
      <w:r w:rsidR="00DD46C4">
        <w:t xml:space="preserve"> economic benefits associated with substitution of lower paid staff may be illusory</w:t>
      </w:r>
      <w:r w:rsidR="00D05BB2">
        <w:t>.</w:t>
      </w:r>
    </w:p>
    <w:p w14:paraId="6CCCF5F3" w14:textId="15C7C09E" w:rsidR="00BE6A01" w:rsidRDefault="00F12F2D" w:rsidP="00AB05EF">
      <w:r>
        <w:t xml:space="preserve">Given the uncertainty associated with the currently recommended </w:t>
      </w:r>
      <w:r w:rsidR="004A5609" w:rsidRPr="00772AAE">
        <w:rPr>
          <w:highlight w:val="yellow"/>
        </w:rPr>
        <w:t>vital signs</w:t>
      </w:r>
      <w:r w:rsidR="004A5609" w:rsidRPr="004A5609">
        <w:t xml:space="preserve"> </w:t>
      </w:r>
      <w:r>
        <w:t xml:space="preserve">observation frequencies, including those associated with </w:t>
      </w:r>
      <w:r w:rsidR="004075FE">
        <w:t>E</w:t>
      </w:r>
      <w:r>
        <w:t xml:space="preserve">arly </w:t>
      </w:r>
      <w:r w:rsidR="004075FE">
        <w:t>W</w:t>
      </w:r>
      <w:r>
        <w:t xml:space="preserve">arning </w:t>
      </w:r>
      <w:r w:rsidR="004075FE">
        <w:t>S</w:t>
      </w:r>
      <w:r>
        <w:t xml:space="preserve">cores, there is considerable potential for </w:t>
      </w:r>
      <w:proofErr w:type="gramStart"/>
      <w:r>
        <w:t>change which</w:t>
      </w:r>
      <w:proofErr w:type="gramEnd"/>
      <w:r>
        <w:t xml:space="preserve"> may involve </w:t>
      </w:r>
      <w:r w:rsidR="00DD46C4">
        <w:t xml:space="preserve">either </w:t>
      </w:r>
      <w:r>
        <w:t xml:space="preserve">increased </w:t>
      </w:r>
      <w:r w:rsidR="7ADA8C8C">
        <w:t xml:space="preserve">or </w:t>
      </w:r>
      <w:r w:rsidR="51DF4003">
        <w:t xml:space="preserve">decreased </w:t>
      </w:r>
      <w:r w:rsidR="7ADA8C8C">
        <w:t>monitoring</w:t>
      </w:r>
      <w:r>
        <w:t>.</w:t>
      </w:r>
      <w:r w:rsidR="004075FE">
        <w:t xml:space="preserve"> </w:t>
      </w:r>
      <w:r>
        <w:t>Such changes have significant implications for workload and the results of this study provide an important tool for quantification.</w:t>
      </w:r>
      <w:r w:rsidR="00734EB9">
        <w:t xml:space="preserve"> </w:t>
      </w:r>
      <w:r>
        <w:t xml:space="preserve"> </w:t>
      </w:r>
      <w:r w:rsidR="00734EB9" w:rsidRPr="00734EB9">
        <w:t xml:space="preserve">Vital signs </w:t>
      </w:r>
      <w:r w:rsidR="004A5609" w:rsidRPr="00772AAE">
        <w:rPr>
          <w:highlight w:val="yellow"/>
        </w:rPr>
        <w:t>monitoring</w:t>
      </w:r>
      <w:r w:rsidR="004A5609" w:rsidRPr="00734EB9">
        <w:t xml:space="preserve"> </w:t>
      </w:r>
      <w:r w:rsidR="00734EB9" w:rsidRPr="00734EB9">
        <w:t xml:space="preserve">on a </w:t>
      </w:r>
      <w:proofErr w:type="gramStart"/>
      <w:r w:rsidR="00734EB9" w:rsidRPr="00734EB9">
        <w:t>30 bedded</w:t>
      </w:r>
      <w:proofErr w:type="gramEnd"/>
      <w:r w:rsidR="00734EB9" w:rsidRPr="00734EB9">
        <w:t xml:space="preserve"> unit on which all patients are observed every 4 hours would require over 900 minutes of nursing time per day (based on our round based estimate excluding </w:t>
      </w:r>
      <w:proofErr w:type="spellStart"/>
      <w:r w:rsidR="00734EB9" w:rsidRPr="00734EB9">
        <w:t>non vital</w:t>
      </w:r>
      <w:proofErr w:type="spellEnd"/>
      <w:r w:rsidR="00734EB9" w:rsidRPr="00734EB9">
        <w:t xml:space="preserve"> signs</w:t>
      </w:r>
      <w:r w:rsidR="004A5609">
        <w:t xml:space="preserve"> i</w:t>
      </w:r>
      <w:r w:rsidR="004A5609" w:rsidRPr="00772AAE">
        <w:rPr>
          <w:highlight w:val="yellow"/>
        </w:rPr>
        <w:t>nterruptions</w:t>
      </w:r>
      <w:r w:rsidR="00734EB9" w:rsidRPr="00734EB9">
        <w:t xml:space="preserve">). </w:t>
      </w:r>
      <w:r>
        <w:t>The workload assoc</w:t>
      </w:r>
      <w:r w:rsidR="008E6720">
        <w:t>i</w:t>
      </w:r>
      <w:r>
        <w:t xml:space="preserve">ated with changes in vital signs </w:t>
      </w:r>
      <w:r w:rsidR="004A5609" w:rsidRPr="00772AAE">
        <w:rPr>
          <w:highlight w:val="yellow"/>
        </w:rPr>
        <w:t>monitoring</w:t>
      </w:r>
      <w:r w:rsidR="004A5609">
        <w:t xml:space="preserve"> </w:t>
      </w:r>
      <w:proofErr w:type="gramStart"/>
      <w:r>
        <w:t>must be considered</w:t>
      </w:r>
      <w:proofErr w:type="gramEnd"/>
      <w:r>
        <w:t xml:space="preserve"> alongside the clinical benefits of </w:t>
      </w:r>
      <w:r w:rsidR="793B6C01">
        <w:t xml:space="preserve">those </w:t>
      </w:r>
      <w:r>
        <w:t xml:space="preserve">changes in order to ensure there are adequate resources </w:t>
      </w:r>
      <w:r w:rsidR="70AF15A7">
        <w:t>and/</w:t>
      </w:r>
      <w:r>
        <w:t xml:space="preserve">or that benefits from releasing nurses to deliver other care are realised. More recently, continuous vital signs monitoring </w:t>
      </w:r>
      <w:proofErr w:type="gramStart"/>
      <w:r>
        <w:t>has been proposed</w:t>
      </w:r>
      <w:proofErr w:type="gramEnd"/>
      <w:r>
        <w:t xml:space="preserve"> as a solution to avoid missing patient deterioration while also reducing nurses’ workload</w:t>
      </w:r>
      <w:r w:rsidR="004075FE">
        <w:t xml:space="preserve"> </w:t>
      </w:r>
      <w:r w:rsidR="004075FE">
        <w:fldChar w:fldCharType="begin">
          <w:fldData xml:space="preserve">PEVuZE5vdGU+PENpdGU+PEF1dGhvcj5Eb3duZXk8L0F1dGhvcj48WWVhcj4yMDE4PC9ZZWFyPjxS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=
</w:fldData>
        </w:fldChar>
      </w:r>
      <w:r w:rsidR="004075FE">
        <w:instrText xml:space="preserve"> ADDIN EN.CITE </w:instrText>
      </w:r>
      <w:r w:rsidR="004075FE">
        <w:fldChar w:fldCharType="begin">
          <w:fldData xml:space="preserve">PEVuZE5vdGU+PENpdGU+PEF1dGhvcj5Eb3duZXk8L0F1dGhvcj48WWVhcj4yMDE4PC9ZZWFyPjxS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=
</w:fldData>
        </w:fldChar>
      </w:r>
      <w:r w:rsidR="004075FE">
        <w:instrText xml:space="preserve"> ADDIN EN.CITE.DATA </w:instrText>
      </w:r>
      <w:r w:rsidR="004075FE">
        <w:fldChar w:fldCharType="end"/>
      </w:r>
      <w:r w:rsidR="004075FE">
        <w:fldChar w:fldCharType="separate"/>
      </w:r>
      <w:r w:rsidR="004075FE">
        <w:rPr>
          <w:noProof/>
        </w:rPr>
        <w:t>(Downey et al., 2018, Sun et al., 2020)</w:t>
      </w:r>
      <w:r w:rsidR="004075FE">
        <w:fldChar w:fldCharType="end"/>
      </w:r>
      <w:r>
        <w:t xml:space="preserve">. Studies such as this provide some guide as to the potential </w:t>
      </w:r>
      <w:proofErr w:type="gramStart"/>
      <w:r>
        <w:t>time savings</w:t>
      </w:r>
      <w:proofErr w:type="gramEnd"/>
      <w:r>
        <w:t xml:space="preserve"> </w:t>
      </w:r>
      <w:r w:rsidR="18FAA75F">
        <w:t>o</w:t>
      </w:r>
      <w:r w:rsidR="004075FE">
        <w:t xml:space="preserve">f implementing continuous vital </w:t>
      </w:r>
      <w:r w:rsidR="00540EBC">
        <w:t xml:space="preserve">signs </w:t>
      </w:r>
      <w:r w:rsidR="004075FE">
        <w:t xml:space="preserve">systems, </w:t>
      </w:r>
      <w:r>
        <w:t>but it would be unwise to assume that such systems reduce the requirement to zero</w:t>
      </w:r>
      <w:r w:rsidR="3DA4278A">
        <w:t>.</w:t>
      </w:r>
      <w:r>
        <w:t xml:space="preserve"> </w:t>
      </w:r>
      <w:r w:rsidR="10149F9C">
        <w:t>C</w:t>
      </w:r>
      <w:r>
        <w:t xml:space="preserve">onsideration needs to </w:t>
      </w:r>
      <w:proofErr w:type="gramStart"/>
      <w:r>
        <w:t>be given</w:t>
      </w:r>
      <w:proofErr w:type="gramEnd"/>
      <w:r>
        <w:t xml:space="preserve"> to the ancillary value that arises from the incidental checking and </w:t>
      </w:r>
      <w:r w:rsidR="004075FE">
        <w:t xml:space="preserve">important </w:t>
      </w:r>
      <w:r>
        <w:t>conversations with patients that occur alongside taking the vital signs</w:t>
      </w:r>
      <w:r w:rsidR="004075FE">
        <w:t xml:space="preserve">. </w:t>
      </w:r>
      <w:r w:rsidR="00F51744">
        <w:t>W</w:t>
      </w:r>
      <w:r w:rsidR="009C77AD">
        <w:t>hile we observed considerable time taken up by ‘interruptions’</w:t>
      </w:r>
      <w:r w:rsidR="00540EBC">
        <w:t>,</w:t>
      </w:r>
      <w:r w:rsidR="009C77AD">
        <w:t xml:space="preserve"> these interruptions may represent opportunities taken to </w:t>
      </w:r>
      <w:r w:rsidR="00734EB9">
        <w:t>perform</w:t>
      </w:r>
      <w:r w:rsidR="009C77AD">
        <w:t xml:space="preserve"> other valuable work</w:t>
      </w:r>
      <w:r w:rsidR="00EE653D">
        <w:t>,</w:t>
      </w:r>
      <w:r w:rsidR="009C77AD">
        <w:t xml:space="preserve"> and removing the </w:t>
      </w:r>
      <w:r w:rsidR="00EE653D" w:rsidRPr="00772AAE">
        <w:rPr>
          <w:highlight w:val="yellow"/>
        </w:rPr>
        <w:t xml:space="preserve">monitoring of </w:t>
      </w:r>
      <w:r w:rsidR="009C77AD" w:rsidRPr="00772AAE">
        <w:rPr>
          <w:highlight w:val="yellow"/>
        </w:rPr>
        <w:t xml:space="preserve">vital signs </w:t>
      </w:r>
      <w:r w:rsidR="00EE653D" w:rsidRPr="00772AAE">
        <w:rPr>
          <w:highlight w:val="yellow"/>
        </w:rPr>
        <w:t>by nursing staff</w:t>
      </w:r>
      <w:r w:rsidR="009C77AD">
        <w:t xml:space="preserve"> could remove the </w:t>
      </w:r>
      <w:r w:rsidR="00F51744">
        <w:t>opportunity</w:t>
      </w:r>
      <w:r w:rsidR="009C77AD">
        <w:t>.</w:t>
      </w:r>
    </w:p>
    <w:p w14:paraId="51A4723A" w14:textId="0375469B" w:rsidR="00AB05EF" w:rsidRDefault="00AB05EF" w:rsidP="00721E31">
      <w:pPr>
        <w:pStyle w:val="Heading2"/>
      </w:pPr>
      <w:r>
        <w:t xml:space="preserve">Limitations </w:t>
      </w:r>
    </w:p>
    <w:p w14:paraId="74D28159" w14:textId="6A30CDE8" w:rsidR="00623742" w:rsidRPr="00AB05EF" w:rsidRDefault="00734EB9" w:rsidP="005A0803">
      <w:r>
        <w:t xml:space="preserve">We observed only on </w:t>
      </w:r>
      <w:proofErr w:type="gramStart"/>
      <w:r>
        <w:t>week days</w:t>
      </w:r>
      <w:proofErr w:type="gramEnd"/>
      <w:r>
        <w:t xml:space="preserve"> between 9 AM to 5 PM. However, there is no a-priori reason to assume that time taken differs at night, although this is possible due to increased time taken to wake patients up and/or the challenges associated with measuring and recording vital signs</w:t>
      </w:r>
      <w:r w:rsidR="00EE653D">
        <w:t xml:space="preserve"> sets</w:t>
      </w:r>
      <w:r>
        <w:t xml:space="preserve"> in low light conditions. Our sample </w:t>
      </w:r>
      <w:proofErr w:type="gramStart"/>
      <w:r>
        <w:t>is also based</w:t>
      </w:r>
      <w:proofErr w:type="gramEnd"/>
      <w:r>
        <w:t xml:space="preserve"> on UK hospitals only so our results may not generalise to other countries, however our sample is bigger than most previous studies, which have been mainly conducted in a single hospital </w:t>
      </w:r>
      <w:r>
        <w:fldChar w:fldCharType="begin">
          <w:fldData xml:space="preserve">PEVuZE5vdGU+PENpdGU+PEF1dGhvcj5BZG9tYXQ8L0F1dGhvcj48WWVhcj4yMDAzPC9ZZWFyPjxS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=
</w:fldData>
        </w:fldChar>
      </w:r>
      <w:r>
        <w:instrText xml:space="preserve"> ADDIN EN.CITE </w:instrText>
      </w:r>
      <w:r>
        <w:fldChar w:fldCharType="begin">
          <w:fldData xml:space="preserve">PEVuZE5vdGU+PENpdGU+PEF1dGhvcj5BZG9tYXQ8L0F1dGhvcj48WWVhcj4yMDAzPC9ZZWFyPjxS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=
</w:fldData>
        </w:fldChar>
      </w:r>
      <w:r>
        <w:instrText xml:space="preserve"> ADDIN EN.CITE.DATA </w:instrText>
      </w:r>
      <w:r>
        <w:fldChar w:fldCharType="end"/>
      </w:r>
      <w:r>
        <w:fldChar w:fldCharType="separate"/>
      </w:r>
      <w:r>
        <w:rPr>
          <w:noProof/>
        </w:rPr>
        <w:t>(Adomat and Hicks, 2003, Clarke, 2006, McGrath et al., 2019)</w:t>
      </w:r>
      <w:r>
        <w:fldChar w:fldCharType="end"/>
      </w:r>
      <w:r>
        <w:t xml:space="preserve">. </w:t>
      </w:r>
      <w:r w:rsidR="00094DAD" w:rsidRPr="00772AAE">
        <w:rPr>
          <w:highlight w:val="yellow"/>
        </w:rPr>
        <w:t>While we collected the occupational group of each staff member undertaking the vital signs sets, we did not have access to their level of seniority and clinical competence; however, during our recruitment interviews with ward managers, they confirmed that when it was registered nurses undertaking observations, these would tend to be junior and not in clinical expert or management positions.</w:t>
      </w:r>
      <w:r w:rsidR="00094DAD">
        <w:t xml:space="preserve"> </w:t>
      </w:r>
      <w:r>
        <w:t xml:space="preserve">In common with other </w:t>
      </w:r>
      <w:proofErr w:type="gramStart"/>
      <w:r>
        <w:t>studies</w:t>
      </w:r>
      <w:proofErr w:type="gramEnd"/>
      <w:r>
        <w:t xml:space="preserve"> the presence of observers and awareness of being observed might have influenced the behaviours of staff, although we explained carefully to participants that the aim of the study was to achieve a realistic picture of vital signs </w:t>
      </w:r>
      <w:r w:rsidR="00EE653D" w:rsidRPr="00772AAE">
        <w:rPr>
          <w:highlight w:val="yellow"/>
        </w:rPr>
        <w:t>monitoring</w:t>
      </w:r>
      <w:r w:rsidR="00EE653D">
        <w:t xml:space="preserve"> </w:t>
      </w:r>
      <w:r>
        <w:t xml:space="preserve">and not to measure their performance. In most cases staff reported that they </w:t>
      </w:r>
      <w:proofErr w:type="gramStart"/>
      <w:r>
        <w:t>did</w:t>
      </w:r>
      <w:proofErr w:type="gramEnd"/>
      <w:r>
        <w:t xml:space="preserve"> not feel observation influenced behaviour although we cannot discount unconscious changes. The direction of any resulting bias is unpredictable as it could lead to either slower (more careful / diligent) or faster (more focussed / efficient) performance. We have presented arithmetic means because our main purpose is to give an estimate of the work </w:t>
      </w:r>
      <w:proofErr w:type="gramStart"/>
      <w:r>
        <w:t>involved which</w:t>
      </w:r>
      <w:proofErr w:type="gramEnd"/>
      <w:r>
        <w:t xml:space="preserve"> can be summed across activities and used to estimate the effect of changes. Other measures of central tendency might better reflect the typical time taken because the distributions are asymmetrical, but such measures </w:t>
      </w:r>
      <w:proofErr w:type="gramStart"/>
      <w:r>
        <w:t>cannot be used</w:t>
      </w:r>
      <w:proofErr w:type="gramEnd"/>
      <w:r>
        <w:t xml:space="preserve"> arithmetically to quantify the effect of changes on the required staff time. Because of the large sample, according to the central limit theorem estimates and inferences, including 95% confidence intervals, are likely to be robust because sample means are likely to be normally distributed.</w:t>
      </w:r>
    </w:p>
    <w:p w14:paraId="2ECF5701" w14:textId="71631EC9" w:rsidR="00012CA7" w:rsidRDefault="00012CA7" w:rsidP="00721E31">
      <w:pPr>
        <w:pStyle w:val="Heading1"/>
      </w:pPr>
      <w:r w:rsidRPr="00C67727">
        <w:t>CONCLUSIONS</w:t>
      </w:r>
    </w:p>
    <w:p w14:paraId="0BAECA50" w14:textId="03D66880" w:rsidR="001B5A5C" w:rsidRDefault="00F12F2D" w:rsidP="00AF4EA0">
      <w:r>
        <w:t>T</w:t>
      </w:r>
      <w:r w:rsidR="003E213E">
        <w:t>his is the first multi</w:t>
      </w:r>
      <w:r w:rsidR="0364236F">
        <w:t>-</w:t>
      </w:r>
      <w:r w:rsidR="003E213E">
        <w:t>site study to</w:t>
      </w:r>
      <w:r w:rsidR="00D101A3">
        <w:t xml:space="preserve"> us</w:t>
      </w:r>
      <w:r w:rsidR="003E213E">
        <w:t>e</w:t>
      </w:r>
      <w:r w:rsidR="00D101A3">
        <w:t xml:space="preserve"> a robust and validated methodology</w:t>
      </w:r>
      <w:r w:rsidR="003E213E">
        <w:t xml:space="preserve"> to investigate the nursing time involved in </w:t>
      </w:r>
      <w:r w:rsidR="00467208" w:rsidRPr="00772AAE">
        <w:rPr>
          <w:highlight w:val="yellow"/>
        </w:rPr>
        <w:t xml:space="preserve">taking </w:t>
      </w:r>
      <w:r w:rsidR="00EE653D" w:rsidRPr="00772AAE">
        <w:rPr>
          <w:highlight w:val="yellow"/>
        </w:rPr>
        <w:t>and recording</w:t>
      </w:r>
      <w:r w:rsidR="00EE653D">
        <w:t xml:space="preserve"> </w:t>
      </w:r>
      <w:r w:rsidR="00467208">
        <w:t xml:space="preserve">a set of </w:t>
      </w:r>
      <w:r w:rsidR="003E213E">
        <w:t>vital sign</w:t>
      </w:r>
      <w:r>
        <w:t>s</w:t>
      </w:r>
      <w:r w:rsidR="003E213E">
        <w:t xml:space="preserve"> </w:t>
      </w:r>
      <w:r w:rsidR="00602FCA">
        <w:t>and we provide the most reliable estimates of the time required</w:t>
      </w:r>
      <w:r w:rsidR="003E213E">
        <w:t>.</w:t>
      </w:r>
      <w:r w:rsidR="00D101A3">
        <w:t xml:space="preserve"> </w:t>
      </w:r>
      <w:r w:rsidR="00386BCF">
        <w:t>Our estimates</w:t>
      </w:r>
      <w:r w:rsidR="00467208">
        <w:t xml:space="preserve"> show that the associated workload can be considerable. </w:t>
      </w:r>
      <w:r w:rsidR="00386BCF">
        <w:t xml:space="preserve">When </w:t>
      </w:r>
      <w:r w:rsidR="00EE653D" w:rsidRPr="00772AAE">
        <w:rPr>
          <w:highlight w:val="yellow"/>
        </w:rPr>
        <w:t>vital signs monitoring</w:t>
      </w:r>
      <w:r w:rsidR="00EE653D">
        <w:t xml:space="preserve"> </w:t>
      </w:r>
      <w:proofErr w:type="gramStart"/>
      <w:r w:rsidR="00EE653D">
        <w:t xml:space="preserve">is </w:t>
      </w:r>
      <w:r w:rsidR="00386BCF">
        <w:t>repeated</w:t>
      </w:r>
      <w:proofErr w:type="gramEnd"/>
      <w:r w:rsidR="00386BCF">
        <w:t xml:space="preserve"> across multiple patients on multiple occasions</w:t>
      </w:r>
      <w:r w:rsidR="00467208">
        <w:t>,</w:t>
      </w:r>
      <w:r w:rsidR="00386BCF">
        <w:t xml:space="preserve"> the workload is </w:t>
      </w:r>
      <w:r w:rsidR="00467208">
        <w:t xml:space="preserve">even more </w:t>
      </w:r>
      <w:r w:rsidR="00386BCF">
        <w:t>significant</w:t>
      </w:r>
      <w:r w:rsidR="00467208">
        <w:t>.</w:t>
      </w:r>
      <w:r w:rsidR="00386BCF">
        <w:t xml:space="preserve"> </w:t>
      </w:r>
      <w:r w:rsidR="00467208">
        <w:t>Therefore, any</w:t>
      </w:r>
      <w:r w:rsidR="00386BCF">
        <w:t xml:space="preserve"> changes in </w:t>
      </w:r>
      <w:r w:rsidR="00EE653D" w:rsidRPr="00772AAE">
        <w:rPr>
          <w:highlight w:val="yellow"/>
        </w:rPr>
        <w:t>vital signs</w:t>
      </w:r>
      <w:r w:rsidR="00EE653D">
        <w:t xml:space="preserve"> </w:t>
      </w:r>
      <w:r w:rsidR="00386BCF">
        <w:t>observation frequency have potentially large implications for</w:t>
      </w:r>
      <w:r w:rsidR="00467208">
        <w:t xml:space="preserve"> nursing resources </w:t>
      </w:r>
      <w:r w:rsidR="0B884D5C">
        <w:t xml:space="preserve">that </w:t>
      </w:r>
      <w:r w:rsidR="00602FCA">
        <w:t xml:space="preserve">need to </w:t>
      </w:r>
      <w:proofErr w:type="gramStart"/>
      <w:r w:rsidR="00602FCA">
        <w:t xml:space="preserve">be </w:t>
      </w:r>
      <w:r w:rsidR="00467208">
        <w:t>consider</w:t>
      </w:r>
      <w:r w:rsidR="00602FCA">
        <w:t>ed</w:t>
      </w:r>
      <w:proofErr w:type="gramEnd"/>
      <w:r w:rsidR="001B5A5C">
        <w:t xml:space="preserve">, as well as the potential opportunity costs if </w:t>
      </w:r>
      <w:r w:rsidR="00EE653D" w:rsidRPr="00772AAE">
        <w:rPr>
          <w:highlight w:val="yellow"/>
        </w:rPr>
        <w:t>vital signs monitoring is</w:t>
      </w:r>
      <w:r w:rsidR="001B5A5C">
        <w:t xml:space="preserve"> given higher priority than other nursing activities. </w:t>
      </w:r>
    </w:p>
    <w:p w14:paraId="07D3B9D1" w14:textId="3328D347" w:rsidR="00006CE5" w:rsidRDefault="00006CE5" w:rsidP="00AF4EA0"/>
    <w:p w14:paraId="63498EFD" w14:textId="321514D1" w:rsidR="00081D17" w:rsidRPr="00C67727" w:rsidRDefault="00EF36EA" w:rsidP="00590EB9">
      <w:pPr>
        <w:pStyle w:val="Heading1"/>
      </w:pPr>
      <w:r>
        <w:t xml:space="preserve">ACKNOWLEDGMENTS </w:t>
      </w:r>
    </w:p>
    <w:p w14:paraId="17FF60A5" w14:textId="432E91F5" w:rsidR="00EF36EA" w:rsidRDefault="00EF36EA" w:rsidP="00EF36EA">
      <w:r>
        <w:t xml:space="preserve">We would like to thank all the Local Principal Investigators at the Trusts for facilitating this study: Jody Ede, Karen Hill, Katrina Kennedy, </w:t>
      </w:r>
      <w:proofErr w:type="gramStart"/>
      <w:r>
        <w:t>Joanna</w:t>
      </w:r>
      <w:proofErr w:type="gramEnd"/>
      <w:r>
        <w:t xml:space="preserve"> Mouland. </w:t>
      </w:r>
      <w:r w:rsidR="00251676" w:rsidRPr="00251676">
        <w:rPr>
          <w:highlight w:val="yellow"/>
        </w:rPr>
        <w:t>We would also like to thank all the ward managers for providing access and key contextual information, and the staff and students who allowed us to observe their work.</w:t>
      </w:r>
    </w:p>
    <w:p w14:paraId="2B9BED58" w14:textId="7C9BEC43" w:rsidR="00086D7B" w:rsidRDefault="00086D7B" w:rsidP="00EF36EA"/>
    <w:p w14:paraId="04C3B670" w14:textId="12165148" w:rsidR="00086D7B" w:rsidRDefault="00086D7B" w:rsidP="00086D7B">
      <w:pPr>
        <w:pStyle w:val="Heading1"/>
      </w:pPr>
      <w:r>
        <w:t>FUNDING</w:t>
      </w:r>
    </w:p>
    <w:p w14:paraId="7D38F57E" w14:textId="22F98E5B" w:rsidR="00086D7B" w:rsidRDefault="00086D7B" w:rsidP="00B45450">
      <w:r w:rsidRPr="00086D7B">
        <w:t>This report presents independent research funded by the UK’s National Institute for Health Research (NIHR) Health Services and Delivery Research Programme (award numb</w:t>
      </w:r>
      <w:r w:rsidR="00B45450">
        <w:t xml:space="preserve">er </w:t>
      </w:r>
      <w:r w:rsidR="00B45450" w:rsidRPr="00B45450">
        <w:t>17/05/03</w:t>
      </w:r>
      <w:r w:rsidRPr="00086D7B">
        <w:t>). The views and opinions expressed in this publication are those of the authors and do not necessarily reflect those of the NHS, the NIHR, NETSCC, the Health Services and Delivery Research Programme or the Department of Health and Social Care</w:t>
      </w:r>
      <w:r w:rsidR="00B45450">
        <w:t>.</w:t>
      </w:r>
    </w:p>
    <w:p w14:paraId="1C156D9D" w14:textId="4A362CB5" w:rsidR="001D1D8F" w:rsidRDefault="00FD6BA0" w:rsidP="00622FCD">
      <w:pPr>
        <w:pStyle w:val="Heading1"/>
      </w:pPr>
      <w:r>
        <w:t>CONFLICTS OF INTEREST</w:t>
      </w:r>
      <w:r w:rsidR="00622FCD">
        <w:t>: None</w:t>
      </w:r>
    </w:p>
    <w:p w14:paraId="0A22D292" w14:textId="27FFAB6B" w:rsidR="001D1D8F" w:rsidRDefault="001D1D8F" w:rsidP="00E977BD">
      <w:pPr>
        <w:rPr>
          <w:rFonts w:cstheme="minorHAnsi"/>
        </w:rPr>
        <w:sectPr w:rsidR="001D1D8F">
          <w:headerReference w:type="default" r:id="rId13"/>
          <w:footerReference w:type="default" r:id="rId14"/>
          <w:pgSz w:w="11906" w:h="16838"/>
          <w:pgMar w:top="1440" w:right="1440" w:bottom="1440" w:left="1440" w:header="708" w:footer="708" w:gutter="0"/>
          <w:cols w:space="708"/>
          <w:docGrid w:linePitch="360"/>
        </w:sectPr>
      </w:pPr>
    </w:p>
    <w:p w14:paraId="74F4CF00" w14:textId="5198F4AB" w:rsidR="00C67727" w:rsidRPr="00C67727" w:rsidRDefault="00C67727" w:rsidP="00251676">
      <w:pPr>
        <w:pStyle w:val="Heading1"/>
      </w:pPr>
      <w:r w:rsidRPr="00C67727">
        <w:t>REFERENCES</w:t>
      </w:r>
    </w:p>
    <w:p w14:paraId="660CCB6A" w14:textId="77777777" w:rsidR="00646FC8" w:rsidRPr="00646FC8" w:rsidRDefault="00081D17" w:rsidP="00646FC8">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646FC8" w:rsidRPr="00646FC8">
        <w:t xml:space="preserve">ADOMAT, R. &amp; HICKS, C. 2003. Measuring nursing workload in intensive care: an observational study using closed circuit video cameras. </w:t>
      </w:r>
      <w:r w:rsidR="00646FC8" w:rsidRPr="00646FC8">
        <w:rPr>
          <w:i/>
        </w:rPr>
        <w:t>Journal of Advanced Nursing,</w:t>
      </w:r>
      <w:r w:rsidR="00646FC8" w:rsidRPr="00646FC8">
        <w:t xml:space="preserve"> 42</w:t>
      </w:r>
      <w:r w:rsidR="00646FC8" w:rsidRPr="00646FC8">
        <w:rPr>
          <w:b/>
        </w:rPr>
        <w:t>,</w:t>
      </w:r>
      <w:r w:rsidR="00646FC8" w:rsidRPr="00646FC8">
        <w:t xml:space="preserve"> 402-412.</w:t>
      </w:r>
    </w:p>
    <w:p w14:paraId="1C424B8C" w14:textId="77777777" w:rsidR="00646FC8" w:rsidRPr="00646FC8" w:rsidRDefault="00646FC8" w:rsidP="00646FC8">
      <w:pPr>
        <w:pStyle w:val="EndNoteBibliography"/>
        <w:spacing w:after="0"/>
        <w:ind w:left="720" w:hanging="720"/>
      </w:pPr>
      <w:r w:rsidRPr="00646FC8">
        <w:t xml:space="preserve">BALL, J. E., MURRELLS, T., RAFFERTY, A. M., MORROW, E. &amp; GRIFFITHS, P. 2014. 'Care left undone' during nursing shifts: associations with workload and perceived quality of care. </w:t>
      </w:r>
      <w:r w:rsidRPr="00646FC8">
        <w:rPr>
          <w:i/>
        </w:rPr>
        <w:t>BMJ Qual Saf,</w:t>
      </w:r>
      <w:r w:rsidRPr="00646FC8">
        <w:t xml:space="preserve"> 23</w:t>
      </w:r>
      <w:r w:rsidRPr="00646FC8">
        <w:rPr>
          <w:b/>
        </w:rPr>
        <w:t>,</w:t>
      </w:r>
      <w:r w:rsidRPr="00646FC8">
        <w:t xml:space="preserve"> 116-25.</w:t>
      </w:r>
    </w:p>
    <w:p w14:paraId="1295AA47" w14:textId="77777777" w:rsidR="00646FC8" w:rsidRPr="00646FC8" w:rsidRDefault="00646FC8" w:rsidP="00646FC8">
      <w:pPr>
        <w:pStyle w:val="EndNoteBibliography"/>
        <w:spacing w:after="0"/>
        <w:ind w:left="720" w:hanging="720"/>
      </w:pPr>
      <w:r w:rsidRPr="00646FC8">
        <w:t xml:space="preserve">BEDOYA, A. D., CLEMENT, M. E., PHELAN, M., STEORTS, R. C., O'BRIEN, C. &amp; GOLDSTEIN, B. A. 2019. Minimal Impact of Implemented Early Warning Score and Best Practice Alert for Patient Deterioration. </w:t>
      </w:r>
      <w:r w:rsidRPr="00646FC8">
        <w:rPr>
          <w:i/>
        </w:rPr>
        <w:t>Crit Care Med,</w:t>
      </w:r>
      <w:r w:rsidRPr="00646FC8">
        <w:t xml:space="preserve"> 47</w:t>
      </w:r>
      <w:r w:rsidRPr="00646FC8">
        <w:rPr>
          <w:b/>
        </w:rPr>
        <w:t>,</w:t>
      </w:r>
      <w:r w:rsidRPr="00646FC8">
        <w:t xml:space="preserve"> 49-55.</w:t>
      </w:r>
    </w:p>
    <w:p w14:paraId="06997A4D" w14:textId="77777777" w:rsidR="00646FC8" w:rsidRPr="00646FC8" w:rsidRDefault="00646FC8" w:rsidP="00646FC8">
      <w:pPr>
        <w:pStyle w:val="EndNoteBibliography"/>
        <w:spacing w:after="0"/>
        <w:ind w:left="720" w:hanging="720"/>
      </w:pPr>
      <w:r w:rsidRPr="00646FC8">
        <w:t xml:space="preserve">BELLOMO, R., ACKERMAN, M., BAILEY, M., BEALE, R., CLANCY, G., DANESH, V., HVARFNER, A., JIMENEZ, E., KONRAD, D., LECARDO, M., PATTEE, K. S., RITCHIE, J., SHERMAN, K., TANGKAU, P., VITAL SIGNS TO IDENTIFY, T. &amp; ASSESS LEVEL OF CARE STUDY, I. 2012. A controlled trial of electronic automated advisory vital signs monitoring in general hospital wards. </w:t>
      </w:r>
      <w:r w:rsidRPr="00646FC8">
        <w:rPr>
          <w:i/>
        </w:rPr>
        <w:t>Crit Care Med,</w:t>
      </w:r>
      <w:r w:rsidRPr="00646FC8">
        <w:t xml:space="preserve"> 40</w:t>
      </w:r>
      <w:r w:rsidRPr="00646FC8">
        <w:rPr>
          <w:b/>
        </w:rPr>
        <w:t>,</w:t>
      </w:r>
      <w:r w:rsidRPr="00646FC8">
        <w:t xml:space="preserve"> 2349-61.</w:t>
      </w:r>
    </w:p>
    <w:p w14:paraId="15857A61" w14:textId="77777777" w:rsidR="00646FC8" w:rsidRPr="00646FC8" w:rsidRDefault="00646FC8" w:rsidP="00646FC8">
      <w:pPr>
        <w:pStyle w:val="EndNoteBibliography"/>
        <w:spacing w:after="0"/>
        <w:ind w:left="720" w:hanging="720"/>
      </w:pPr>
      <w:r w:rsidRPr="00646FC8">
        <w:t xml:space="preserve">BREKKE, I. J., PUNTERVOLL, L. H., PEDERSEN, P. B., KELLETT, J. &amp; BRABRAND, M. 2019. The value of vital sign trends in predicting and monitoring clinical deterioration: A systematic review. </w:t>
      </w:r>
      <w:r w:rsidRPr="00646FC8">
        <w:rPr>
          <w:i/>
        </w:rPr>
        <w:t>PLOS ONE,</w:t>
      </w:r>
      <w:r w:rsidRPr="00646FC8">
        <w:t xml:space="preserve"> 14</w:t>
      </w:r>
      <w:r w:rsidRPr="00646FC8">
        <w:rPr>
          <w:b/>
        </w:rPr>
        <w:t>,</w:t>
      </w:r>
      <w:r w:rsidRPr="00646FC8">
        <w:t xml:space="preserve"> e0210875.</w:t>
      </w:r>
    </w:p>
    <w:p w14:paraId="07F0CA87" w14:textId="77777777" w:rsidR="00646FC8" w:rsidRPr="00646FC8" w:rsidRDefault="00646FC8" w:rsidP="00646FC8">
      <w:pPr>
        <w:pStyle w:val="EndNoteBibliography"/>
        <w:spacing w:after="0"/>
        <w:ind w:left="720" w:hanging="720"/>
      </w:pPr>
      <w:r w:rsidRPr="00646FC8">
        <w:t xml:space="preserve">BRIDGES, J., PICKERING, R. M., BARKER, H., CHABLE, R., FULLER, A., GOULD, L., LIBBERTON, P., MESA-EGUIAGARAY, I., RAFTERY, J., AIHIE SAYER, A., WESTWOOD, G., WIGLEY, W., YAO, G., ZHU, S. &amp; GRIFFITHS, P. 2018. Creating Learning Environments for Compassionate Care (CLECC): a feasibility study. </w:t>
      </w:r>
      <w:r w:rsidRPr="00646FC8">
        <w:rPr>
          <w:i/>
        </w:rPr>
        <w:t>Health Services and Delivery Research</w:t>
      </w:r>
      <w:r w:rsidRPr="00646FC8">
        <w:t>.</w:t>
      </w:r>
    </w:p>
    <w:p w14:paraId="5D236BA7" w14:textId="77777777" w:rsidR="00646FC8" w:rsidRPr="00646FC8" w:rsidRDefault="00646FC8" w:rsidP="00646FC8">
      <w:pPr>
        <w:pStyle w:val="EndNoteBibliography"/>
        <w:spacing w:after="0"/>
        <w:ind w:left="720" w:hanging="720"/>
      </w:pPr>
      <w:r w:rsidRPr="00646FC8">
        <w:t xml:space="preserve">BROOKS, M. E., KRISTENSEN, K., VAN BENTHEM, K. J., MAGNUSSON, A., BERG, C. W., NIELSEN, A., SKAUG, H. J., MACHLER, M. &amp; BOLKER, B. M. 2017. glmmTMB balances speed and flexibility among packages for zero-inflated generalized linear mixed modeling. </w:t>
      </w:r>
      <w:r w:rsidRPr="00646FC8">
        <w:rPr>
          <w:i/>
        </w:rPr>
        <w:t>The R journal,</w:t>
      </w:r>
      <w:r w:rsidRPr="00646FC8">
        <w:t xml:space="preserve"> 9</w:t>
      </w:r>
      <w:r w:rsidRPr="00646FC8">
        <w:rPr>
          <w:b/>
        </w:rPr>
        <w:t>,</w:t>
      </w:r>
      <w:r w:rsidRPr="00646FC8">
        <w:t xml:space="preserve"> 378-400.</w:t>
      </w:r>
    </w:p>
    <w:p w14:paraId="35469500" w14:textId="77777777" w:rsidR="00646FC8" w:rsidRPr="00646FC8" w:rsidRDefault="00646FC8" w:rsidP="00646FC8">
      <w:pPr>
        <w:pStyle w:val="EndNoteBibliography"/>
        <w:spacing w:after="0"/>
        <w:ind w:left="720" w:hanging="720"/>
      </w:pPr>
      <w:r w:rsidRPr="00646FC8">
        <w:t xml:space="preserve">CHURPEK, M. M., ADHIKARI, R. &amp; EDELSON, D. P. 2016. The value of vital sign trends for detecting clinical deterioration on the wards. </w:t>
      </w:r>
      <w:r w:rsidRPr="00646FC8">
        <w:rPr>
          <w:i/>
        </w:rPr>
        <w:t>Resuscitation,</w:t>
      </w:r>
      <w:r w:rsidRPr="00646FC8">
        <w:t xml:space="preserve"> 102</w:t>
      </w:r>
      <w:r w:rsidRPr="00646FC8">
        <w:rPr>
          <w:b/>
        </w:rPr>
        <w:t>,</w:t>
      </w:r>
      <w:r w:rsidRPr="00646FC8">
        <w:t xml:space="preserve"> 1-5.</w:t>
      </w:r>
    </w:p>
    <w:p w14:paraId="61E1F294" w14:textId="77777777" w:rsidR="00646FC8" w:rsidRPr="00646FC8" w:rsidRDefault="00646FC8" w:rsidP="00646FC8">
      <w:pPr>
        <w:pStyle w:val="EndNoteBibliography"/>
        <w:spacing w:after="0"/>
        <w:ind w:left="720" w:hanging="720"/>
      </w:pPr>
      <w:r w:rsidRPr="00646FC8">
        <w:t xml:space="preserve">CLARKE, M. F. 2006. </w:t>
      </w:r>
      <w:r w:rsidRPr="00646FC8">
        <w:rPr>
          <w:i/>
        </w:rPr>
        <w:t>Exploration of nursing intensity in a sample of acute care cardiovascular patients using the nursing interventions classification (NIC).</w:t>
      </w:r>
      <w:r w:rsidRPr="00646FC8">
        <w:t xml:space="preserve"> University of Iowa.</w:t>
      </w:r>
    </w:p>
    <w:p w14:paraId="6AE4EAF7" w14:textId="77777777" w:rsidR="00646FC8" w:rsidRPr="00646FC8" w:rsidRDefault="00646FC8" w:rsidP="00646FC8">
      <w:pPr>
        <w:pStyle w:val="EndNoteBibliography"/>
        <w:spacing w:after="0"/>
        <w:ind w:left="720" w:hanging="720"/>
      </w:pPr>
      <w:r w:rsidRPr="00646FC8">
        <w:t xml:space="preserve">DALL'ORA, C., GRIFFITHS, P., HOPE, J., BARKER, H. &amp; SMITH, G. B. 2020a. What is the nursing time and workload involved in taking and recording patients' vital signs? A systematic review. </w:t>
      </w:r>
      <w:r w:rsidRPr="00646FC8">
        <w:rPr>
          <w:i/>
        </w:rPr>
        <w:t>J Clin Nurs</w:t>
      </w:r>
      <w:r w:rsidRPr="00646FC8">
        <w:t>.</w:t>
      </w:r>
    </w:p>
    <w:p w14:paraId="694F0168" w14:textId="77777777" w:rsidR="00646FC8" w:rsidRPr="00646FC8" w:rsidRDefault="00646FC8" w:rsidP="00646FC8">
      <w:pPr>
        <w:pStyle w:val="EndNoteBibliography"/>
        <w:spacing w:after="0"/>
        <w:ind w:left="720" w:hanging="720"/>
      </w:pPr>
      <w:r w:rsidRPr="00646FC8">
        <w:t xml:space="preserve">DALL'ORA, C., HOPE, J., BRIDGES, J. &amp; GRIFFITHS, P. 2020b. Development and validation of a methodology to measure the time taken by hospital nurses to make vital signs observations. </w:t>
      </w:r>
      <w:r w:rsidRPr="00646FC8">
        <w:rPr>
          <w:i/>
        </w:rPr>
        <w:t>Nurse Res</w:t>
      </w:r>
      <w:r w:rsidRPr="00646FC8">
        <w:t>.</w:t>
      </w:r>
    </w:p>
    <w:p w14:paraId="2C1F11B8" w14:textId="77777777" w:rsidR="00646FC8" w:rsidRPr="00646FC8" w:rsidRDefault="00646FC8" w:rsidP="00646FC8">
      <w:pPr>
        <w:pStyle w:val="EndNoteBibliography"/>
        <w:spacing w:after="0"/>
        <w:ind w:left="720" w:hanging="720"/>
      </w:pPr>
      <w:r w:rsidRPr="00646FC8">
        <w:t xml:space="preserve">DOWNEY, C. L., CHAPMAN, S., RANDELL, R., BROWN, J. M. &amp; JAYNE, D. G. 2018. The impact of continuous versus intermittent vital signs monitoring in hospitals: A systematic review and narrative synthesis. </w:t>
      </w:r>
      <w:r w:rsidRPr="00646FC8">
        <w:rPr>
          <w:i/>
        </w:rPr>
        <w:t>Int J Nurs Stud,</w:t>
      </w:r>
      <w:r w:rsidRPr="00646FC8">
        <w:t xml:space="preserve"> 84</w:t>
      </w:r>
      <w:r w:rsidRPr="00646FC8">
        <w:rPr>
          <w:b/>
        </w:rPr>
        <w:t>,</w:t>
      </w:r>
      <w:r w:rsidRPr="00646FC8">
        <w:t xml:space="preserve"> 19-27.</w:t>
      </w:r>
    </w:p>
    <w:p w14:paraId="1C184C1C" w14:textId="77777777" w:rsidR="00646FC8" w:rsidRPr="00646FC8" w:rsidRDefault="00646FC8" w:rsidP="00646FC8">
      <w:pPr>
        <w:pStyle w:val="EndNoteBibliography"/>
        <w:spacing w:after="0"/>
        <w:ind w:left="720" w:hanging="720"/>
      </w:pPr>
      <w:r w:rsidRPr="00646FC8">
        <w:t xml:space="preserve">FOX, A. &amp; ELLIOTT, N. 2015. Early warning scores: a sign of deterioration in patients and systems. </w:t>
      </w:r>
      <w:r w:rsidRPr="00646FC8">
        <w:rPr>
          <w:i/>
        </w:rPr>
        <w:t>Nurs Manag (Harrow),</w:t>
      </w:r>
      <w:r w:rsidRPr="00646FC8">
        <w:t xml:space="preserve"> 22</w:t>
      </w:r>
      <w:r w:rsidRPr="00646FC8">
        <w:rPr>
          <w:b/>
        </w:rPr>
        <w:t>,</w:t>
      </w:r>
      <w:r w:rsidRPr="00646FC8">
        <w:t xml:space="preserve"> 26-31.</w:t>
      </w:r>
    </w:p>
    <w:p w14:paraId="072D5277" w14:textId="77777777" w:rsidR="00646FC8" w:rsidRPr="00646FC8" w:rsidRDefault="00646FC8" w:rsidP="00646FC8">
      <w:pPr>
        <w:pStyle w:val="EndNoteBibliography"/>
        <w:spacing w:after="0"/>
        <w:ind w:left="720" w:hanging="720"/>
      </w:pPr>
      <w:r w:rsidRPr="00646FC8">
        <w:t xml:space="preserve">GRIFFITHS, P., BALL, J., BLOOR, K., BÖHNING, D., BRIGGS, J., DALL’ORA, C., IONGH, A. D., JONES, J., KOVACS, C., MARUOTTI, A., MEREDITH, P., PRYTHERCH, D., SAUCEDO, A. R., REDFERN, O., SCHMIDT, P., SINDEN, N. &amp; SMITH, G. 2018. Nurse staffing levels, missed vital signs and mortality in hospitals: retrospective longitudinal observational study. </w:t>
      </w:r>
      <w:r w:rsidRPr="00646FC8">
        <w:rPr>
          <w:i/>
        </w:rPr>
        <w:t>Health Services and Delivery Research,</w:t>
      </w:r>
      <w:r w:rsidRPr="00646FC8">
        <w:t xml:space="preserve"> 6</w:t>
      </w:r>
      <w:r w:rsidRPr="00646FC8">
        <w:rPr>
          <w:b/>
        </w:rPr>
        <w:t>,</w:t>
      </w:r>
      <w:r w:rsidRPr="00646FC8">
        <w:t xml:space="preserve"> 38.</w:t>
      </w:r>
    </w:p>
    <w:p w14:paraId="2602CDB7" w14:textId="77777777" w:rsidR="00646FC8" w:rsidRPr="00646FC8" w:rsidRDefault="00646FC8" w:rsidP="00646FC8">
      <w:pPr>
        <w:pStyle w:val="EndNoteBibliography"/>
        <w:spacing w:after="0"/>
        <w:ind w:left="720" w:hanging="720"/>
      </w:pPr>
      <w:r w:rsidRPr="00646FC8">
        <w:t xml:space="preserve">HANDS, C., REID, E., MEREDITH, P., SMITH, G. B., PRYTHERCH, D. R., SCHMIDT, P. E. &amp; FEATHERSTONE, P. I. 2013. Patterns in the recording of vital signs and early warning scores: compliance with a clinical escalation protocol. </w:t>
      </w:r>
      <w:r w:rsidRPr="00646FC8">
        <w:rPr>
          <w:i/>
        </w:rPr>
        <w:t>BMJ Qual Saf,</w:t>
      </w:r>
      <w:r w:rsidRPr="00646FC8">
        <w:t xml:space="preserve"> 22</w:t>
      </w:r>
      <w:r w:rsidRPr="00646FC8">
        <w:rPr>
          <w:b/>
        </w:rPr>
        <w:t>,</w:t>
      </w:r>
      <w:r w:rsidRPr="00646FC8">
        <w:t xml:space="preserve"> 719-26.</w:t>
      </w:r>
    </w:p>
    <w:p w14:paraId="10A9BF3B" w14:textId="77777777" w:rsidR="00646FC8" w:rsidRPr="00646FC8" w:rsidRDefault="00646FC8" w:rsidP="00646FC8">
      <w:pPr>
        <w:pStyle w:val="EndNoteBibliography"/>
        <w:spacing w:after="0"/>
        <w:ind w:left="720" w:hanging="720"/>
      </w:pPr>
      <w:r w:rsidRPr="00646FC8">
        <w:t xml:space="preserve">HOGAN, H., HEALEY, F., NEALE, G., THOMSON, R., VINCENT, C. &amp; BLACK, N. 2012. Preventable deaths due to problems in care in English acute hospitals: a retrospective case record review study. </w:t>
      </w:r>
      <w:r w:rsidRPr="00646FC8">
        <w:rPr>
          <w:i/>
        </w:rPr>
        <w:t>BMJ Quality &amp; Safety,</w:t>
      </w:r>
      <w:r w:rsidRPr="00646FC8">
        <w:t xml:space="preserve"> 21</w:t>
      </w:r>
      <w:r w:rsidRPr="00646FC8">
        <w:rPr>
          <w:b/>
        </w:rPr>
        <w:t>,</w:t>
      </w:r>
      <w:r w:rsidRPr="00646FC8">
        <w:t xml:space="preserve"> 737-45.</w:t>
      </w:r>
    </w:p>
    <w:p w14:paraId="0BDE95B1" w14:textId="77777777" w:rsidR="00646FC8" w:rsidRPr="00646FC8" w:rsidRDefault="00646FC8" w:rsidP="00646FC8">
      <w:pPr>
        <w:pStyle w:val="EndNoteBibliography"/>
        <w:spacing w:after="0"/>
        <w:ind w:left="720" w:hanging="720"/>
      </w:pPr>
      <w:r w:rsidRPr="00646FC8">
        <w:t xml:space="preserve">HOPE, J., GRIFFITHS, P., SCHMIDT, P. E., RECIO-SAUCEDO, A. &amp; SMITH, G. B. 2019. Impact of using data from electronic protocols in nursing performance management: A qualitative interview study. </w:t>
      </w:r>
      <w:r w:rsidRPr="00646FC8">
        <w:rPr>
          <w:i/>
        </w:rPr>
        <w:t>Journal of Nursing Management,</w:t>
      </w:r>
      <w:r w:rsidRPr="00646FC8">
        <w:t xml:space="preserve"> 27</w:t>
      </w:r>
      <w:r w:rsidRPr="00646FC8">
        <w:rPr>
          <w:b/>
        </w:rPr>
        <w:t>,</w:t>
      </w:r>
      <w:r w:rsidRPr="00646FC8">
        <w:t xml:space="preserve"> 1682-1690.</w:t>
      </w:r>
    </w:p>
    <w:p w14:paraId="1B9BB65B" w14:textId="77777777" w:rsidR="00646FC8" w:rsidRPr="00646FC8" w:rsidRDefault="00646FC8" w:rsidP="00646FC8">
      <w:pPr>
        <w:pStyle w:val="EndNoteBibliography"/>
        <w:spacing w:after="0"/>
        <w:ind w:left="720" w:hanging="720"/>
      </w:pPr>
      <w:r w:rsidRPr="00646FC8">
        <w:t>INTENSIVE CARE SOCIETY 2002. Levels of critical care for adult patients.</w:t>
      </w:r>
    </w:p>
    <w:p w14:paraId="3042AAB8" w14:textId="77777777" w:rsidR="00646FC8" w:rsidRPr="00646FC8" w:rsidRDefault="00646FC8" w:rsidP="00646FC8">
      <w:pPr>
        <w:pStyle w:val="EndNoteBibliography"/>
        <w:spacing w:after="0"/>
        <w:ind w:left="720" w:hanging="720"/>
      </w:pPr>
      <w:r w:rsidRPr="00646FC8">
        <w:t xml:space="preserve">KAUSE, J., SMITH, G., PRYTHERCH, D., PARR, M., FLABOURIS, A., HILLMAN, K., INTENSIVE CARE, S., AUSTRALIAN &amp; NEW ZEALAND INTENSIVE CARE SOCIETY CLINICAL TRIALS, G. 2004. A comparison of antecedents to cardiac arrests, deaths and emergency intensive care admissions in Australia and New Zealand, and the United Kingdom--the ACADEMIA study. </w:t>
      </w:r>
      <w:r w:rsidRPr="00646FC8">
        <w:rPr>
          <w:i/>
        </w:rPr>
        <w:t>Resuscitation,</w:t>
      </w:r>
      <w:r w:rsidRPr="00646FC8">
        <w:t xml:space="preserve"> 62</w:t>
      </w:r>
      <w:r w:rsidRPr="00646FC8">
        <w:rPr>
          <w:b/>
        </w:rPr>
        <w:t>,</w:t>
      </w:r>
      <w:r w:rsidRPr="00646FC8">
        <w:t xml:space="preserve"> 275-82.</w:t>
      </w:r>
    </w:p>
    <w:p w14:paraId="6A6744DD" w14:textId="77777777" w:rsidR="00646FC8" w:rsidRPr="00646FC8" w:rsidRDefault="00646FC8" w:rsidP="00646FC8">
      <w:pPr>
        <w:pStyle w:val="EndNoteBibliography"/>
        <w:spacing w:after="0"/>
        <w:ind w:left="720" w:hanging="720"/>
      </w:pPr>
      <w:r w:rsidRPr="00646FC8">
        <w:t>KEOGH, B. 2013. Review into the quality of care and treatment provided by 14 hospital trusts in England: overview report. NHS.</w:t>
      </w:r>
    </w:p>
    <w:p w14:paraId="5A67463C" w14:textId="77777777" w:rsidR="00646FC8" w:rsidRPr="00646FC8" w:rsidRDefault="00646FC8" w:rsidP="00646FC8">
      <w:pPr>
        <w:pStyle w:val="EndNoteBibliography"/>
        <w:spacing w:after="0"/>
        <w:ind w:left="720" w:hanging="720"/>
      </w:pPr>
      <w:r w:rsidRPr="00646FC8">
        <w:t>LENTH, R., SINGMANN, H., LOVE, J., BUERKNER, P. &amp; HERVE, M. 2020. Estimated marginal means, aka least-squares means. R package version 1.5.2-1.</w:t>
      </w:r>
    </w:p>
    <w:p w14:paraId="69F118EA" w14:textId="77777777" w:rsidR="00646FC8" w:rsidRPr="00646FC8" w:rsidRDefault="00646FC8" w:rsidP="00646FC8">
      <w:pPr>
        <w:pStyle w:val="EndNoteBibliography"/>
        <w:spacing w:after="0"/>
        <w:ind w:left="720" w:hanging="720"/>
      </w:pPr>
      <w:r w:rsidRPr="00646FC8">
        <w:t xml:space="preserve">MCGRATH, S. P., PERREARD, I. M., GARLAND, M. D., CONVERSE, K. A. &amp; MACKENZIE, T. A. 2019. Improving Patient Safety and Clinician Workflow in the General Care Setting With Enhanced Surveillance Monitoring. </w:t>
      </w:r>
      <w:r w:rsidRPr="00646FC8">
        <w:rPr>
          <w:i/>
        </w:rPr>
        <w:t>IEEE Journal of Biomedical and Health Informatics,</w:t>
      </w:r>
      <w:r w:rsidRPr="00646FC8">
        <w:t xml:space="preserve"> 23</w:t>
      </w:r>
      <w:r w:rsidRPr="00646FC8">
        <w:rPr>
          <w:b/>
        </w:rPr>
        <w:t>,</w:t>
      </w:r>
      <w:r w:rsidRPr="00646FC8">
        <w:t xml:space="preserve"> 857-866.</w:t>
      </w:r>
    </w:p>
    <w:p w14:paraId="2C4CD172" w14:textId="77777777" w:rsidR="00646FC8" w:rsidRPr="00646FC8" w:rsidRDefault="00646FC8" w:rsidP="00646FC8">
      <w:pPr>
        <w:pStyle w:val="EndNoteBibliography"/>
        <w:spacing w:after="0"/>
        <w:ind w:left="720" w:hanging="720"/>
      </w:pPr>
      <w:r w:rsidRPr="00646FC8">
        <w:t xml:space="preserve">MOK, W., WANG, W., COOPER, S., ANG, E. N. &amp; LIAW, S. Y. 2015. Attitudes towards vital signs monitoring in the detection of clinical deterioration: scale development and survey of ward nurses. </w:t>
      </w:r>
      <w:r w:rsidRPr="00646FC8">
        <w:rPr>
          <w:i/>
        </w:rPr>
        <w:t>Int J Qual Health Care,</w:t>
      </w:r>
      <w:r w:rsidRPr="00646FC8">
        <w:t xml:space="preserve"> 27</w:t>
      </w:r>
      <w:r w:rsidRPr="00646FC8">
        <w:rPr>
          <w:b/>
        </w:rPr>
        <w:t>,</w:t>
      </w:r>
      <w:r w:rsidRPr="00646FC8">
        <w:t xml:space="preserve"> 207-13.</w:t>
      </w:r>
    </w:p>
    <w:p w14:paraId="174C93C9" w14:textId="77777777" w:rsidR="00646FC8" w:rsidRPr="00646FC8" w:rsidRDefault="00646FC8" w:rsidP="00646FC8">
      <w:pPr>
        <w:pStyle w:val="EndNoteBibliography"/>
        <w:spacing w:after="0"/>
        <w:ind w:left="720" w:hanging="720"/>
      </w:pPr>
      <w:r w:rsidRPr="00646FC8">
        <w:t>NATIONAL CONFIDENTIAL ENQUIRY INTO PATIENT OUTCOME AND DEATH &amp; 2015. Just Say Sepsis! A review of the process of care received by patients with sepsis - A report by the National Confidential Enquiry into Patient Outcome and Death.</w:t>
      </w:r>
    </w:p>
    <w:p w14:paraId="576938D2" w14:textId="77777777" w:rsidR="00646FC8" w:rsidRPr="00646FC8" w:rsidRDefault="00646FC8" w:rsidP="00646FC8">
      <w:pPr>
        <w:pStyle w:val="EndNoteBibliography"/>
        <w:spacing w:after="0"/>
        <w:ind w:left="720" w:hanging="720"/>
      </w:pPr>
      <w:r w:rsidRPr="00646FC8">
        <w:t>NATIONAL INSTITUTE FOR HEALTH CARE EXCELLENCE 2007. Acutely ill patients in hospital: Recognition of and response to acute illness in adults in hospital. NICE guideline.</w:t>
      </w:r>
    </w:p>
    <w:p w14:paraId="1F025D43" w14:textId="77777777" w:rsidR="00646FC8" w:rsidRPr="00646FC8" w:rsidRDefault="00646FC8" w:rsidP="00646FC8">
      <w:pPr>
        <w:pStyle w:val="EndNoteBibliography"/>
        <w:spacing w:after="0"/>
        <w:ind w:left="720" w:hanging="720"/>
      </w:pPr>
      <w:r w:rsidRPr="00646FC8">
        <w:t xml:space="preserve">ODELL, M., VICTOR, C. &amp; OLIVER, D. 2009. Nurses' role in detecting deterioration in ward patients: systematic literature review. </w:t>
      </w:r>
      <w:r w:rsidRPr="00646FC8">
        <w:rPr>
          <w:i/>
        </w:rPr>
        <w:t>J Adv Nurs,</w:t>
      </w:r>
      <w:r w:rsidRPr="00646FC8">
        <w:t xml:space="preserve"> 65</w:t>
      </w:r>
      <w:r w:rsidRPr="00646FC8">
        <w:rPr>
          <w:b/>
        </w:rPr>
        <w:t>,</w:t>
      </w:r>
      <w:r w:rsidRPr="00646FC8">
        <w:t xml:space="preserve"> 1992-2006.</w:t>
      </w:r>
    </w:p>
    <w:p w14:paraId="1F1A8B29" w14:textId="77777777" w:rsidR="00646FC8" w:rsidRPr="00646FC8" w:rsidRDefault="00646FC8" w:rsidP="00646FC8">
      <w:pPr>
        <w:pStyle w:val="EndNoteBibliography"/>
        <w:spacing w:after="0"/>
        <w:ind w:left="720" w:hanging="720"/>
      </w:pPr>
      <w:r w:rsidRPr="00646FC8">
        <w:t xml:space="preserve">ORLOV, N. M. &amp; ARORA, V. M. 2020. Things We Do For No Reason™: Routine Overnight Vital Sign Checks. </w:t>
      </w:r>
      <w:r w:rsidRPr="00646FC8">
        <w:rPr>
          <w:i/>
        </w:rPr>
        <w:t>Journal of Hospital Medicine,</w:t>
      </w:r>
      <w:r w:rsidRPr="00646FC8">
        <w:t xml:space="preserve"> 15</w:t>
      </w:r>
      <w:r w:rsidRPr="00646FC8">
        <w:rPr>
          <w:b/>
        </w:rPr>
        <w:t>,</w:t>
      </w:r>
      <w:r w:rsidRPr="00646FC8">
        <w:t xml:space="preserve"> 272-274.</w:t>
      </w:r>
    </w:p>
    <w:p w14:paraId="776B1E51" w14:textId="77777777" w:rsidR="00646FC8" w:rsidRPr="00646FC8" w:rsidRDefault="00646FC8" w:rsidP="00646FC8">
      <w:pPr>
        <w:pStyle w:val="EndNoteBibliography"/>
        <w:spacing w:after="0"/>
        <w:ind w:left="720" w:hanging="720"/>
      </w:pPr>
      <w:r w:rsidRPr="00646FC8">
        <w:t xml:space="preserve">POTTER, P., DESHIELDS, T. &amp; KUHRIK, M. 2010. Delegation practices between registered nurses and nursing assistive personnel. </w:t>
      </w:r>
      <w:r w:rsidRPr="00646FC8">
        <w:rPr>
          <w:i/>
        </w:rPr>
        <w:t>J Nurs Manag,</w:t>
      </w:r>
      <w:r w:rsidRPr="00646FC8">
        <w:t xml:space="preserve"> 18</w:t>
      </w:r>
      <w:r w:rsidRPr="00646FC8">
        <w:rPr>
          <w:b/>
        </w:rPr>
        <w:t>,</w:t>
      </w:r>
      <w:r w:rsidRPr="00646FC8">
        <w:t xml:space="preserve"> 157-65.</w:t>
      </w:r>
    </w:p>
    <w:p w14:paraId="6395671F" w14:textId="77777777" w:rsidR="00646FC8" w:rsidRPr="00646FC8" w:rsidRDefault="00646FC8" w:rsidP="00646FC8">
      <w:pPr>
        <w:pStyle w:val="EndNoteBibliography"/>
        <w:spacing w:after="0"/>
        <w:ind w:left="720" w:hanging="720"/>
      </w:pPr>
      <w:r w:rsidRPr="00646FC8">
        <w:t>R DEVELOPMENT CORE TEAM 2020. R: A language and environment for statistical computing. 3.6.3 ed. Vienna, Austria: R Foundation for Statistical Computing.</w:t>
      </w:r>
    </w:p>
    <w:p w14:paraId="39803E42" w14:textId="77777777" w:rsidR="00646FC8" w:rsidRPr="00646FC8" w:rsidRDefault="00646FC8" w:rsidP="00646FC8">
      <w:pPr>
        <w:pStyle w:val="EndNoteBibliography"/>
        <w:spacing w:after="0"/>
        <w:ind w:left="720" w:hanging="720"/>
      </w:pPr>
      <w:r w:rsidRPr="00646FC8">
        <w:t xml:space="preserve">REDFERN, O. C., GRIFFITHS, P., MARUOTTI, A., RECIO SAUCEDO, A. &amp; SMITH, G. B. 2019. The association between nurse staffing levels and the timeliness of vital signs monitoring: a retrospective observational study in the UK. </w:t>
      </w:r>
      <w:r w:rsidRPr="00646FC8">
        <w:rPr>
          <w:i/>
        </w:rPr>
        <w:t>BMJ Open,</w:t>
      </w:r>
      <w:r w:rsidRPr="00646FC8">
        <w:t xml:space="preserve"> 9</w:t>
      </w:r>
      <w:r w:rsidRPr="00646FC8">
        <w:rPr>
          <w:b/>
        </w:rPr>
        <w:t>,</w:t>
      </w:r>
      <w:r w:rsidRPr="00646FC8">
        <w:t xml:space="preserve"> e032157.</w:t>
      </w:r>
    </w:p>
    <w:p w14:paraId="68B411EE" w14:textId="77777777" w:rsidR="00646FC8" w:rsidRPr="00646FC8" w:rsidRDefault="00646FC8" w:rsidP="00646FC8">
      <w:pPr>
        <w:pStyle w:val="EndNoteBibliography"/>
        <w:spacing w:after="0"/>
        <w:ind w:left="720" w:hanging="720"/>
      </w:pPr>
      <w:r w:rsidRPr="00646FC8">
        <w:t xml:space="preserve">ROSE, L. &amp; CLARKE, S. P. 2010. Vital signs. </w:t>
      </w:r>
      <w:r w:rsidRPr="00646FC8">
        <w:rPr>
          <w:i/>
        </w:rPr>
        <w:t>Am J Nurs,</w:t>
      </w:r>
      <w:r w:rsidRPr="00646FC8">
        <w:t xml:space="preserve"> 110</w:t>
      </w:r>
      <w:r w:rsidRPr="00646FC8">
        <w:rPr>
          <w:b/>
        </w:rPr>
        <w:t>,</w:t>
      </w:r>
      <w:r w:rsidRPr="00646FC8">
        <w:t xml:space="preserve"> 11.</w:t>
      </w:r>
    </w:p>
    <w:p w14:paraId="683E210C" w14:textId="77777777" w:rsidR="00646FC8" w:rsidRPr="00646FC8" w:rsidRDefault="00646FC8" w:rsidP="00646FC8">
      <w:pPr>
        <w:pStyle w:val="EndNoteBibliography"/>
        <w:spacing w:after="0"/>
        <w:ind w:left="720" w:hanging="720"/>
      </w:pPr>
      <w:r w:rsidRPr="00646FC8">
        <w:t>ROYAL COLLEGE OF PHYSICIANS 2017. National Early Warning Score (NEWS) 2 - Standardising the assessment of acute-illness severity in the NHS.</w:t>
      </w:r>
    </w:p>
    <w:p w14:paraId="75EFC200" w14:textId="77777777" w:rsidR="00646FC8" w:rsidRPr="00646FC8" w:rsidRDefault="00646FC8" w:rsidP="00646FC8">
      <w:pPr>
        <w:pStyle w:val="EndNoteBibliography"/>
        <w:spacing w:after="0"/>
        <w:ind w:left="720" w:hanging="720"/>
      </w:pPr>
      <w:r w:rsidRPr="00646FC8">
        <w:t xml:space="preserve">SMITH, G. B., RECIO-SAUCEDO, A. &amp; GRIFFITHS, P. 2017. The measurement frequency and completeness of vital signs in general hospital wards: An evidence free zone? </w:t>
      </w:r>
      <w:r w:rsidRPr="00646FC8">
        <w:rPr>
          <w:i/>
        </w:rPr>
        <w:t>Int J Nurs Stud,</w:t>
      </w:r>
      <w:r w:rsidRPr="00646FC8">
        <w:t xml:space="preserve"> 74</w:t>
      </w:r>
      <w:r w:rsidRPr="00646FC8">
        <w:rPr>
          <w:b/>
        </w:rPr>
        <w:t>,</w:t>
      </w:r>
      <w:r w:rsidRPr="00646FC8">
        <w:t xml:space="preserve"> A1-A4.</w:t>
      </w:r>
    </w:p>
    <w:p w14:paraId="79A4ED72" w14:textId="77777777" w:rsidR="00646FC8" w:rsidRPr="00646FC8" w:rsidRDefault="00646FC8" w:rsidP="00646FC8">
      <w:pPr>
        <w:pStyle w:val="EndNoteBibliography"/>
        <w:spacing w:after="0"/>
        <w:ind w:left="720" w:hanging="720"/>
      </w:pPr>
      <w:r w:rsidRPr="00646FC8">
        <w:t xml:space="preserve">SUN, L., JOSHI, M., KHAN, S. N., ASHRAFIAN, H. &amp; DARZI, A. 2020. Clinical impact of multi-parameter continuous non-invasive monitoring in hospital wards: a systematic review and meta-analysis. </w:t>
      </w:r>
      <w:r w:rsidRPr="00646FC8">
        <w:rPr>
          <w:i/>
        </w:rPr>
        <w:t>Journal of the Royal Society of Medicine,</w:t>
      </w:r>
      <w:r w:rsidRPr="00646FC8">
        <w:t xml:space="preserve"> 113</w:t>
      </w:r>
      <w:r w:rsidRPr="00646FC8">
        <w:rPr>
          <w:b/>
        </w:rPr>
        <w:t>,</w:t>
      </w:r>
      <w:r w:rsidRPr="00646FC8">
        <w:t xml:space="preserve"> 217-224.</w:t>
      </w:r>
    </w:p>
    <w:p w14:paraId="44EFA125" w14:textId="77777777" w:rsidR="00646FC8" w:rsidRPr="00646FC8" w:rsidRDefault="00646FC8" w:rsidP="00646FC8">
      <w:pPr>
        <w:pStyle w:val="EndNoteBibliography"/>
        <w:spacing w:after="0"/>
        <w:ind w:left="720" w:hanging="720"/>
      </w:pPr>
      <w:r w:rsidRPr="00646FC8">
        <w:t xml:space="preserve">THAM, S. M., KASINATHAN, S., LUI, P. L., LIM, B. K., YAP, R. A. P., MONTANEZ, F. B. &amp; OW, S. G. W. 2020. Nurse-Led Vital Signs Monitoring Can Safely Identify Low-Risk Hematology-Oncology Patients For De-Escalation. </w:t>
      </w:r>
      <w:r w:rsidRPr="00646FC8">
        <w:rPr>
          <w:i/>
        </w:rPr>
        <w:t>JCO Oncology Practice,</w:t>
      </w:r>
      <w:r w:rsidRPr="00646FC8">
        <w:t xml:space="preserve"> 16</w:t>
      </w:r>
      <w:r w:rsidRPr="00646FC8">
        <w:rPr>
          <w:b/>
        </w:rPr>
        <w:t>,</w:t>
      </w:r>
      <w:r w:rsidRPr="00646FC8">
        <w:t xml:space="preserve"> e1222-e1231.</w:t>
      </w:r>
    </w:p>
    <w:p w14:paraId="34BC4819" w14:textId="77777777" w:rsidR="00646FC8" w:rsidRPr="00646FC8" w:rsidRDefault="00646FC8" w:rsidP="00646FC8">
      <w:pPr>
        <w:pStyle w:val="EndNoteBibliography"/>
        <w:spacing w:after="0"/>
        <w:ind w:left="720" w:hanging="720"/>
      </w:pPr>
      <w:r w:rsidRPr="00646FC8">
        <w:t xml:space="preserve">TYSINGER, E. 2014. How vital are vital signs? A systematic review of vital sign compliance and accuracy in nursing. </w:t>
      </w:r>
      <w:r w:rsidRPr="00646FC8">
        <w:rPr>
          <w:i/>
        </w:rPr>
        <w:t>Journal of Science &amp; Medicine</w:t>
      </w:r>
      <w:r w:rsidRPr="00646FC8">
        <w:rPr>
          <w:b/>
        </w:rPr>
        <w:t>,</w:t>
      </w:r>
      <w:r w:rsidRPr="00646FC8">
        <w:t xml:space="preserve"> 68-75.</w:t>
      </w:r>
    </w:p>
    <w:p w14:paraId="39D7E890" w14:textId="77777777" w:rsidR="00646FC8" w:rsidRPr="00646FC8" w:rsidRDefault="00646FC8" w:rsidP="00646FC8">
      <w:pPr>
        <w:pStyle w:val="EndNoteBibliography"/>
        <w:spacing w:after="0"/>
        <w:ind w:left="720" w:hanging="720"/>
      </w:pPr>
      <w:r w:rsidRPr="00646FC8">
        <w:t xml:space="preserve">WAGER, K. A., SCHAFFNER, M. J., FOULOIS, B., SWANSON KAZLEY, A., PARKER, C. &amp; WALO, H. 2010. Comparison of the quality and timeliness of vital signs data using three different data-entry devices. </w:t>
      </w:r>
      <w:r w:rsidRPr="00646FC8">
        <w:rPr>
          <w:i/>
        </w:rPr>
        <w:t>Comput Inform Nurs,</w:t>
      </w:r>
      <w:r w:rsidRPr="00646FC8">
        <w:t xml:space="preserve"> 28</w:t>
      </w:r>
      <w:r w:rsidRPr="00646FC8">
        <w:rPr>
          <w:b/>
        </w:rPr>
        <w:t>,</w:t>
      </w:r>
      <w:r w:rsidRPr="00646FC8">
        <w:t xml:space="preserve"> 205-12.</w:t>
      </w:r>
    </w:p>
    <w:p w14:paraId="56807F67" w14:textId="77777777" w:rsidR="00646FC8" w:rsidRPr="00646FC8" w:rsidRDefault="00646FC8" w:rsidP="00646FC8">
      <w:pPr>
        <w:pStyle w:val="EndNoteBibliography"/>
        <w:spacing w:after="0"/>
        <w:ind w:left="720" w:hanging="720"/>
      </w:pPr>
      <w:r w:rsidRPr="00646FC8">
        <w:t xml:space="preserve">WEENK, M., VAN GOOR, H., VAN ACHT, M., ENGELEN, L. J., VAN DE BELT, T. H. &amp; BREDIE, S. J. H. 2018. A smart all-in-one device to measure vital signs in admitted patients. </w:t>
      </w:r>
      <w:r w:rsidRPr="00646FC8">
        <w:rPr>
          <w:i/>
        </w:rPr>
        <w:t>PLoS One,</w:t>
      </w:r>
      <w:r w:rsidRPr="00646FC8">
        <w:t xml:space="preserve"> 13</w:t>
      </w:r>
      <w:r w:rsidRPr="00646FC8">
        <w:rPr>
          <w:b/>
        </w:rPr>
        <w:t>,</w:t>
      </w:r>
      <w:r w:rsidRPr="00646FC8">
        <w:t xml:space="preserve"> e0190138.</w:t>
      </w:r>
    </w:p>
    <w:p w14:paraId="2FAEFF1A" w14:textId="77777777" w:rsidR="00646FC8" w:rsidRPr="00646FC8" w:rsidRDefault="00646FC8" w:rsidP="00646FC8">
      <w:pPr>
        <w:pStyle w:val="EndNoteBibliography"/>
        <w:spacing w:after="0"/>
        <w:ind w:left="720" w:hanging="720"/>
      </w:pPr>
      <w:r w:rsidRPr="00646FC8">
        <w:t xml:space="preserve">WICKSTRÖM, G. &amp; BENDIX, T. 2000. The "Hawthorne effect" — what did the original Hawthorne studies actually show? </w:t>
      </w:r>
      <w:r w:rsidRPr="00646FC8">
        <w:rPr>
          <w:i/>
        </w:rPr>
        <w:t>Scandinavian Journal of Work, Environment &amp; Health,</w:t>
      </w:r>
      <w:r w:rsidRPr="00646FC8">
        <w:t xml:space="preserve"> 26</w:t>
      </w:r>
      <w:r w:rsidRPr="00646FC8">
        <w:rPr>
          <w:b/>
        </w:rPr>
        <w:t>,</w:t>
      </w:r>
      <w:r w:rsidRPr="00646FC8">
        <w:t xml:space="preserve"> 363-367.</w:t>
      </w:r>
    </w:p>
    <w:p w14:paraId="3007C035" w14:textId="77777777" w:rsidR="00646FC8" w:rsidRPr="00646FC8" w:rsidRDefault="00646FC8" w:rsidP="00646FC8">
      <w:pPr>
        <w:pStyle w:val="EndNoteBibliography"/>
        <w:spacing w:after="0"/>
        <w:ind w:left="720" w:hanging="720"/>
      </w:pPr>
      <w:r w:rsidRPr="00646FC8">
        <w:t xml:space="preserve">WONG, D., BONNICI, T., KNIGHT, J., GERRY, S., TURTON, J. &amp; WATKINSON, P. 2017. A ward-based time study of paper and electronic documentation for recording vital sign observations. </w:t>
      </w:r>
      <w:r w:rsidRPr="00646FC8">
        <w:rPr>
          <w:i/>
        </w:rPr>
        <w:t>J Am Med Inform Assoc,</w:t>
      </w:r>
      <w:r w:rsidRPr="00646FC8">
        <w:t xml:space="preserve"> 24</w:t>
      </w:r>
      <w:r w:rsidRPr="00646FC8">
        <w:rPr>
          <w:b/>
        </w:rPr>
        <w:t>,</w:t>
      </w:r>
      <w:r w:rsidRPr="00646FC8">
        <w:t xml:space="preserve"> 717-721.</w:t>
      </w:r>
    </w:p>
    <w:p w14:paraId="7B772CD0" w14:textId="77777777" w:rsidR="00646FC8" w:rsidRPr="00646FC8" w:rsidRDefault="00646FC8" w:rsidP="00646FC8">
      <w:pPr>
        <w:pStyle w:val="EndNoteBibliography"/>
        <w:spacing w:after="0"/>
        <w:ind w:left="720" w:hanging="720"/>
      </w:pPr>
      <w:r w:rsidRPr="00646FC8">
        <w:t xml:space="preserve">YEUNG, M. S., LAPINSKY, S. E., GRANTON, J. T., DORAN, D. M. &amp; CAFAZZO, J. A. 2012. Examining nursing vital signs documentation workflow: barriers and opportunities in general internal medicine units. </w:t>
      </w:r>
      <w:r w:rsidRPr="00646FC8">
        <w:rPr>
          <w:i/>
        </w:rPr>
        <w:t>J Clin Nurs,</w:t>
      </w:r>
      <w:r w:rsidRPr="00646FC8">
        <w:t xml:space="preserve"> 21</w:t>
      </w:r>
      <w:r w:rsidRPr="00646FC8">
        <w:rPr>
          <w:b/>
        </w:rPr>
        <w:t>,</w:t>
      </w:r>
      <w:r w:rsidRPr="00646FC8">
        <w:t xml:space="preserve"> 975-82.</w:t>
      </w:r>
    </w:p>
    <w:p w14:paraId="652D0F23" w14:textId="77777777" w:rsidR="00646FC8" w:rsidRPr="00646FC8" w:rsidRDefault="00646FC8" w:rsidP="00646FC8">
      <w:pPr>
        <w:pStyle w:val="EndNoteBibliography"/>
        <w:ind w:left="720" w:hanging="720"/>
      </w:pPr>
      <w:r w:rsidRPr="00646FC8">
        <w:t xml:space="preserve">ZEITZ, K. 2005. Nursing observations during the first 24 hours after a surgical procedure: what do we do? </w:t>
      </w:r>
      <w:r w:rsidRPr="00646FC8">
        <w:rPr>
          <w:i/>
        </w:rPr>
        <w:t>J Clin Nurs,</w:t>
      </w:r>
      <w:r w:rsidRPr="00646FC8">
        <w:t xml:space="preserve"> 14</w:t>
      </w:r>
      <w:r w:rsidRPr="00646FC8">
        <w:rPr>
          <w:b/>
        </w:rPr>
        <w:t>,</w:t>
      </w:r>
      <w:r w:rsidRPr="00646FC8">
        <w:t xml:space="preserve"> 334-43.</w:t>
      </w:r>
    </w:p>
    <w:p w14:paraId="14C2A259" w14:textId="495A4AF7" w:rsidR="005D133A" w:rsidRPr="00012CA7" w:rsidRDefault="00081D17" w:rsidP="00E977BD">
      <w:pPr>
        <w:rPr>
          <w:rFonts w:cstheme="minorHAnsi"/>
        </w:rPr>
      </w:pPr>
      <w:r>
        <w:rPr>
          <w:rFonts w:cstheme="minorHAnsi"/>
        </w:rPr>
        <w:fldChar w:fldCharType="end"/>
      </w:r>
    </w:p>
    <w:sectPr w:rsidR="005D133A" w:rsidRPr="00012CA7">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B76478" w14:textId="77777777" w:rsidR="00B94D2D" w:rsidRDefault="00B94D2D">
      <w:pPr>
        <w:spacing w:after="0" w:line="240" w:lineRule="auto"/>
      </w:pPr>
      <w:r>
        <w:separator/>
      </w:r>
    </w:p>
  </w:endnote>
  <w:endnote w:type="continuationSeparator" w:id="0">
    <w:p w14:paraId="111D2E69" w14:textId="77777777" w:rsidR="00B94D2D" w:rsidRDefault="00B94D2D">
      <w:pPr>
        <w:spacing w:after="0" w:line="240" w:lineRule="auto"/>
      </w:pPr>
      <w:r>
        <w:continuationSeparator/>
      </w:r>
    </w:p>
  </w:endnote>
  <w:endnote w:type="continuationNotice" w:id="1">
    <w:p w14:paraId="7BDA5F06" w14:textId="77777777" w:rsidR="00B94D2D" w:rsidRDefault="00B94D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4472251"/>
      <w:docPartObj>
        <w:docPartGallery w:val="Page Numbers (Bottom of Page)"/>
        <w:docPartUnique/>
      </w:docPartObj>
    </w:sdtPr>
    <w:sdtEndPr>
      <w:rPr>
        <w:noProof/>
      </w:rPr>
    </w:sdtEndPr>
    <w:sdtContent>
      <w:p w14:paraId="74FD7F7B" w14:textId="25FB5AD8" w:rsidR="00B94D2D" w:rsidRDefault="00B94D2D">
        <w:pPr>
          <w:pStyle w:val="Footer"/>
        </w:pPr>
        <w:r>
          <w:fldChar w:fldCharType="begin"/>
        </w:r>
        <w:r>
          <w:instrText xml:space="preserve"> PAGE   \* MERGEFORMAT </w:instrText>
        </w:r>
        <w:r>
          <w:fldChar w:fldCharType="separate"/>
        </w:r>
        <w:r w:rsidR="00961B34">
          <w:rPr>
            <w:noProof/>
          </w:rPr>
          <w:t>2</w:t>
        </w:r>
        <w:r>
          <w:rPr>
            <w:noProof/>
          </w:rPr>
          <w:fldChar w:fldCharType="end"/>
        </w:r>
      </w:p>
    </w:sdtContent>
  </w:sdt>
  <w:p w14:paraId="74E33A40" w14:textId="490607D1" w:rsidR="00B94D2D" w:rsidRDefault="00B94D2D" w:rsidP="008F62B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3192616"/>
      <w:docPartObj>
        <w:docPartGallery w:val="Page Numbers (Bottom of Page)"/>
        <w:docPartUnique/>
      </w:docPartObj>
    </w:sdtPr>
    <w:sdtEndPr>
      <w:rPr>
        <w:noProof/>
      </w:rPr>
    </w:sdtEndPr>
    <w:sdtContent>
      <w:p w14:paraId="5D9C1534" w14:textId="0C5AD070" w:rsidR="00B94D2D" w:rsidRDefault="00B94D2D">
        <w:pPr>
          <w:pStyle w:val="Footer"/>
        </w:pPr>
        <w:r>
          <w:fldChar w:fldCharType="begin"/>
        </w:r>
        <w:r>
          <w:instrText xml:space="preserve"> PAGE   \* MERGEFORMAT </w:instrText>
        </w:r>
        <w:r>
          <w:fldChar w:fldCharType="separate"/>
        </w:r>
        <w:r w:rsidR="00961B34">
          <w:rPr>
            <w:noProof/>
          </w:rPr>
          <w:t>13</w:t>
        </w:r>
        <w:r>
          <w:rPr>
            <w:noProof/>
          </w:rPr>
          <w:fldChar w:fldCharType="end"/>
        </w:r>
      </w:p>
    </w:sdtContent>
  </w:sdt>
  <w:p w14:paraId="7C9BC05F" w14:textId="2C700DD1" w:rsidR="00B94D2D" w:rsidRDefault="00B94D2D" w:rsidP="001D7EB6"/>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B94D2D" w14:paraId="3778152B" w14:textId="77777777" w:rsidTr="00842C5C">
      <w:tc>
        <w:tcPr>
          <w:tcW w:w="3009" w:type="dxa"/>
        </w:tcPr>
        <w:p w14:paraId="3ACE7C16" w14:textId="0995C709" w:rsidR="00B94D2D" w:rsidRDefault="00B94D2D" w:rsidP="00842C5C">
          <w:pPr>
            <w:pStyle w:val="Header"/>
            <w:ind w:left="-115"/>
          </w:pPr>
        </w:p>
      </w:tc>
      <w:tc>
        <w:tcPr>
          <w:tcW w:w="3009" w:type="dxa"/>
        </w:tcPr>
        <w:p w14:paraId="385C7DB6" w14:textId="2A603BF2" w:rsidR="00B94D2D" w:rsidRDefault="00B94D2D" w:rsidP="00842C5C">
          <w:pPr>
            <w:pStyle w:val="Header"/>
            <w:jc w:val="center"/>
          </w:pPr>
        </w:p>
      </w:tc>
      <w:tc>
        <w:tcPr>
          <w:tcW w:w="3009" w:type="dxa"/>
        </w:tcPr>
        <w:p w14:paraId="49F37611" w14:textId="697FF697" w:rsidR="00B94D2D" w:rsidRDefault="00B94D2D" w:rsidP="00842C5C">
          <w:pPr>
            <w:pStyle w:val="Header"/>
            <w:ind w:right="-115"/>
            <w:jc w:val="right"/>
          </w:pPr>
        </w:p>
      </w:tc>
    </w:tr>
  </w:tbl>
  <w:p w14:paraId="1E64B48A" w14:textId="1B02576D" w:rsidR="00B94D2D" w:rsidRDefault="00B94D2D" w:rsidP="002B212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DC782" w14:textId="77777777" w:rsidR="00B94D2D" w:rsidRDefault="00B94D2D">
      <w:pPr>
        <w:spacing w:after="0" w:line="240" w:lineRule="auto"/>
      </w:pPr>
      <w:r>
        <w:separator/>
      </w:r>
    </w:p>
  </w:footnote>
  <w:footnote w:type="continuationSeparator" w:id="0">
    <w:p w14:paraId="0CB6058E" w14:textId="77777777" w:rsidR="00B94D2D" w:rsidRDefault="00B94D2D">
      <w:pPr>
        <w:spacing w:after="0" w:line="240" w:lineRule="auto"/>
      </w:pPr>
      <w:r>
        <w:continuationSeparator/>
      </w:r>
    </w:p>
  </w:footnote>
  <w:footnote w:type="continuationNotice" w:id="1">
    <w:p w14:paraId="191375B0" w14:textId="77777777" w:rsidR="00B94D2D" w:rsidRDefault="00B94D2D">
      <w:pPr>
        <w:spacing w:after="0" w:line="240" w:lineRule="auto"/>
      </w:pPr>
    </w:p>
  </w:footnote>
  <w:footnote w:id="2">
    <w:p w14:paraId="2FC349D3" w14:textId="0FB73330" w:rsidR="00B94D2D" w:rsidRPr="00421CD8" w:rsidRDefault="00B94D2D" w:rsidP="00BD0B15">
      <w:pPr>
        <w:rPr>
          <w:sz w:val="20"/>
        </w:rPr>
      </w:pPr>
      <w:r>
        <w:rPr>
          <w:rStyle w:val="FootnoteReference"/>
        </w:rPr>
        <w:footnoteRef/>
      </w:r>
      <w:r>
        <w:t xml:space="preserve"> </w:t>
      </w:r>
      <w:r w:rsidRPr="00421CD8">
        <w:rPr>
          <w:sz w:val="20"/>
        </w:rPr>
        <w:t>Level 0 care: patients whose needs can be met through normal ward care in an acute hospital and patients at risk of their condition deteriorating</w:t>
      </w:r>
    </w:p>
    <w:p w14:paraId="20126D07" w14:textId="1EDDC507" w:rsidR="00B94D2D" w:rsidRDefault="00B94D2D" w:rsidP="00BD0B15">
      <w:pPr>
        <w:pStyle w:val="FootnoteText"/>
      </w:pPr>
      <w:r w:rsidRPr="00421CD8">
        <w:t xml:space="preserve">   Level 1 care: patients recently relocated from higher levels of care, whose needs can be met on an acute ward with additional advice and support from the critical care team </w:t>
      </w:r>
      <w:r w:rsidRPr="00421CD8">
        <w:fldChar w:fldCharType="begin"/>
      </w:r>
      <w:r>
        <w:instrText xml:space="preserve"> ADDIN EN.CITE &lt;EndNote&gt;&lt;Cite&gt;&lt;Author&gt;Intensive Care Society&lt;/Author&gt;&lt;Year&gt;2002&lt;/Year&gt;&lt;RecNum&gt;1257&lt;/RecNum&gt;&lt;DisplayText&gt;INTENSIVE CARE SOCIETY 2002. Levels of critical care for adult patients.&lt;/DisplayText&gt;&lt;record&gt;&lt;rec-number&gt;1257&lt;/rec-number&gt;&lt;foreign-keys&gt;&lt;key app="EN" db-id="9z25saraxzrexjevsw8x9pto22x9azzfvrtt" timestamp="1593503039"&gt;1257&lt;/key&gt;&lt;/foreign-keys&gt;&lt;ref-type name="Standard"&gt;58&lt;/ref-type&gt;&lt;contributors&gt;&lt;authors&gt;&lt;author&gt;Intensive Care Society, &lt;/author&gt;&lt;/authors&gt;&lt;/contributors&gt;&lt;titles&gt;&lt;title&gt;Levels of critical care for adult patients&lt;/title&gt;&lt;/titles&gt;&lt;dates&gt;&lt;year&gt;2002&lt;/year&gt;&lt;/dates&gt;&lt;urls&gt;&lt;/urls&gt;&lt;/record&gt;&lt;/Cite&gt;&lt;/EndNote&gt;</w:instrText>
      </w:r>
      <w:r w:rsidRPr="00421CD8">
        <w:fldChar w:fldCharType="separate"/>
      </w:r>
      <w:r>
        <w:rPr>
          <w:noProof/>
        </w:rPr>
        <w:t>INTENSIVE CARE SOCIETY 2002. Levels of critical care for adult patients.</w:t>
      </w:r>
      <w:r w:rsidRPr="00421CD8">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2C787" w14:textId="138C555F" w:rsidR="00B94D2D" w:rsidRDefault="00B94D2D" w:rsidP="001825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3009"/>
      <w:gridCol w:w="3009"/>
      <w:gridCol w:w="3009"/>
    </w:tblGrid>
    <w:tr w:rsidR="00B94D2D" w14:paraId="590903DD" w14:textId="77777777" w:rsidTr="00842C5C">
      <w:tc>
        <w:tcPr>
          <w:tcW w:w="3009" w:type="dxa"/>
        </w:tcPr>
        <w:p w14:paraId="5046FA8C" w14:textId="4D96288A" w:rsidR="00B94D2D" w:rsidRDefault="00B94D2D" w:rsidP="00842C5C">
          <w:pPr>
            <w:pStyle w:val="Header"/>
            <w:ind w:left="-115"/>
          </w:pPr>
        </w:p>
      </w:tc>
      <w:tc>
        <w:tcPr>
          <w:tcW w:w="3009" w:type="dxa"/>
        </w:tcPr>
        <w:p w14:paraId="76EF543D" w14:textId="15BA2E8E" w:rsidR="00B94D2D" w:rsidRDefault="00B94D2D" w:rsidP="00842C5C">
          <w:pPr>
            <w:pStyle w:val="Header"/>
            <w:jc w:val="center"/>
          </w:pPr>
        </w:p>
      </w:tc>
      <w:tc>
        <w:tcPr>
          <w:tcW w:w="3009" w:type="dxa"/>
        </w:tcPr>
        <w:p w14:paraId="63D83EAC" w14:textId="48211717" w:rsidR="00B94D2D" w:rsidRDefault="00B94D2D" w:rsidP="00842C5C">
          <w:pPr>
            <w:pStyle w:val="Header"/>
            <w:ind w:right="-115"/>
            <w:jc w:val="right"/>
          </w:pPr>
        </w:p>
      </w:tc>
    </w:tr>
  </w:tbl>
  <w:p w14:paraId="2A8C6AF7" w14:textId="1889FA58" w:rsidR="00B94D2D" w:rsidRDefault="00B94D2D" w:rsidP="001825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7110CC4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162AB0"/>
    <w:multiLevelType w:val="hybridMultilevel"/>
    <w:tmpl w:val="BE820636"/>
    <w:lvl w:ilvl="0" w:tplc="A67EB122">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4774B57"/>
    <w:multiLevelType w:val="hybridMultilevel"/>
    <w:tmpl w:val="11926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77512D"/>
    <w:multiLevelType w:val="hybridMultilevel"/>
    <w:tmpl w:val="C4BE61E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A6634D"/>
    <w:multiLevelType w:val="hybridMultilevel"/>
    <w:tmpl w:val="74E01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956287"/>
    <w:multiLevelType w:val="hybridMultilevel"/>
    <w:tmpl w:val="2990C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135E5C"/>
    <w:multiLevelType w:val="hybridMultilevel"/>
    <w:tmpl w:val="8FDEC06E"/>
    <w:lvl w:ilvl="0" w:tplc="08BED8E0">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9963CE"/>
    <w:multiLevelType w:val="hybridMultilevel"/>
    <w:tmpl w:val="C4E293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106FE9"/>
    <w:multiLevelType w:val="hybridMultilevel"/>
    <w:tmpl w:val="E626DC92"/>
    <w:lvl w:ilvl="0" w:tplc="DEF868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5D4AD5"/>
    <w:multiLevelType w:val="hybridMultilevel"/>
    <w:tmpl w:val="093EC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454EED"/>
    <w:multiLevelType w:val="hybridMultilevel"/>
    <w:tmpl w:val="1FB856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92570C"/>
    <w:multiLevelType w:val="hybridMultilevel"/>
    <w:tmpl w:val="C19E53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3B56BE"/>
    <w:multiLevelType w:val="hybridMultilevel"/>
    <w:tmpl w:val="06F89A3E"/>
    <w:lvl w:ilvl="0" w:tplc="919460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A229AF"/>
    <w:multiLevelType w:val="hybridMultilevel"/>
    <w:tmpl w:val="7ADE14B6"/>
    <w:lvl w:ilvl="0" w:tplc="919460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9"/>
  </w:num>
  <w:num w:numId="4">
    <w:abstractNumId w:val="10"/>
  </w:num>
  <w:num w:numId="5">
    <w:abstractNumId w:val="6"/>
  </w:num>
  <w:num w:numId="6">
    <w:abstractNumId w:val="1"/>
  </w:num>
  <w:num w:numId="7">
    <w:abstractNumId w:val="7"/>
  </w:num>
  <w:num w:numId="8">
    <w:abstractNumId w:val="13"/>
  </w:num>
  <w:num w:numId="9">
    <w:abstractNumId w:val="12"/>
  </w:num>
  <w:num w:numId="10">
    <w:abstractNumId w:val="11"/>
  </w:num>
  <w:num w:numId="11">
    <w:abstractNumId w:val="3"/>
  </w:num>
  <w:num w:numId="12">
    <w:abstractNumId w:val="0"/>
  </w:num>
  <w:num w:numId="13">
    <w:abstractNumId w:val="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25saraxzrexjevsw8x9pto22x9azzfvrtt&quot;&gt;My EndNote Chiara&lt;record-ids&gt;&lt;item&gt;36&lt;/item&gt;&lt;item&gt;85&lt;/item&gt;&lt;item&gt;167&lt;/item&gt;&lt;item&gt;200&lt;/item&gt;&lt;item&gt;203&lt;/item&gt;&lt;item&gt;247&lt;/item&gt;&lt;item&gt;274&lt;/item&gt;&lt;item&gt;298&lt;/item&gt;&lt;item&gt;339&lt;/item&gt;&lt;item&gt;406&lt;/item&gt;&lt;item&gt;763&lt;/item&gt;&lt;item&gt;802&lt;/item&gt;&lt;item&gt;816&lt;/item&gt;&lt;item&gt;817&lt;/item&gt;&lt;item&gt;819&lt;/item&gt;&lt;item&gt;822&lt;/item&gt;&lt;item&gt;823&lt;/item&gt;&lt;item&gt;824&lt;/item&gt;&lt;item&gt;828&lt;/item&gt;&lt;item&gt;937&lt;/item&gt;&lt;item&gt;975&lt;/item&gt;&lt;item&gt;977&lt;/item&gt;&lt;item&gt;979&lt;/item&gt;&lt;item&gt;981&lt;/item&gt;&lt;item&gt;987&lt;/item&gt;&lt;item&gt;1024&lt;/item&gt;&lt;item&gt;1025&lt;/item&gt;&lt;item&gt;1030&lt;/item&gt;&lt;item&gt;1154&lt;/item&gt;&lt;item&gt;1232&lt;/item&gt;&lt;item&gt;1255&lt;/item&gt;&lt;item&gt;1256&lt;/item&gt;&lt;item&gt;1257&lt;/item&gt;&lt;item&gt;1258&lt;/item&gt;&lt;item&gt;1272&lt;/item&gt;&lt;item&gt;1274&lt;/item&gt;&lt;item&gt;1278&lt;/item&gt;&lt;item&gt;1279&lt;/item&gt;&lt;item&gt;1288&lt;/item&gt;&lt;item&gt;1315&lt;/item&gt;&lt;item&gt;1317&lt;/item&gt;&lt;item&gt;1318&lt;/item&gt;&lt;/record-ids&gt;&lt;/item&gt;&lt;/Libraries&gt;"/>
  </w:docVars>
  <w:rsids>
    <w:rsidRoot w:val="0088479B"/>
    <w:rsid w:val="00001C93"/>
    <w:rsid w:val="00004229"/>
    <w:rsid w:val="000062CF"/>
    <w:rsid w:val="00006CE5"/>
    <w:rsid w:val="00011610"/>
    <w:rsid w:val="00012B87"/>
    <w:rsid w:val="00012BE3"/>
    <w:rsid w:val="00012CA7"/>
    <w:rsid w:val="00012E50"/>
    <w:rsid w:val="0001476D"/>
    <w:rsid w:val="00015BEF"/>
    <w:rsid w:val="000179D2"/>
    <w:rsid w:val="00022327"/>
    <w:rsid w:val="00023FDD"/>
    <w:rsid w:val="00034454"/>
    <w:rsid w:val="00036A6F"/>
    <w:rsid w:val="00037A21"/>
    <w:rsid w:val="00042759"/>
    <w:rsid w:val="00047A3B"/>
    <w:rsid w:val="00047E73"/>
    <w:rsid w:val="00050834"/>
    <w:rsid w:val="00050AA4"/>
    <w:rsid w:val="00051DAE"/>
    <w:rsid w:val="00062C77"/>
    <w:rsid w:val="0006602F"/>
    <w:rsid w:val="00074B64"/>
    <w:rsid w:val="00081D17"/>
    <w:rsid w:val="00081DD6"/>
    <w:rsid w:val="00082BB7"/>
    <w:rsid w:val="000830A0"/>
    <w:rsid w:val="00083EF6"/>
    <w:rsid w:val="00084AEC"/>
    <w:rsid w:val="00084B03"/>
    <w:rsid w:val="00086D7B"/>
    <w:rsid w:val="00091E2B"/>
    <w:rsid w:val="000943CB"/>
    <w:rsid w:val="00094DAD"/>
    <w:rsid w:val="000A331F"/>
    <w:rsid w:val="000A6F0F"/>
    <w:rsid w:val="000B1FBF"/>
    <w:rsid w:val="000B4923"/>
    <w:rsid w:val="000C35D2"/>
    <w:rsid w:val="000C5984"/>
    <w:rsid w:val="000C6C77"/>
    <w:rsid w:val="000D139F"/>
    <w:rsid w:val="000D27B7"/>
    <w:rsid w:val="000D683B"/>
    <w:rsid w:val="000D74A1"/>
    <w:rsid w:val="000E118F"/>
    <w:rsid w:val="000E5970"/>
    <w:rsid w:val="000E6E41"/>
    <w:rsid w:val="000F4CEF"/>
    <w:rsid w:val="00101886"/>
    <w:rsid w:val="00102BAA"/>
    <w:rsid w:val="00103984"/>
    <w:rsid w:val="00103C53"/>
    <w:rsid w:val="0010556B"/>
    <w:rsid w:val="0010659E"/>
    <w:rsid w:val="00107F07"/>
    <w:rsid w:val="00110A0F"/>
    <w:rsid w:val="0011207D"/>
    <w:rsid w:val="0011328C"/>
    <w:rsid w:val="00115BB6"/>
    <w:rsid w:val="001168D9"/>
    <w:rsid w:val="00120464"/>
    <w:rsid w:val="00120743"/>
    <w:rsid w:val="001260E6"/>
    <w:rsid w:val="00126823"/>
    <w:rsid w:val="001275D5"/>
    <w:rsid w:val="00131863"/>
    <w:rsid w:val="00135D91"/>
    <w:rsid w:val="0013710C"/>
    <w:rsid w:val="001410F9"/>
    <w:rsid w:val="00144276"/>
    <w:rsid w:val="0014510F"/>
    <w:rsid w:val="0014744C"/>
    <w:rsid w:val="00147F58"/>
    <w:rsid w:val="001549EF"/>
    <w:rsid w:val="00157039"/>
    <w:rsid w:val="00162804"/>
    <w:rsid w:val="00163AC6"/>
    <w:rsid w:val="00164907"/>
    <w:rsid w:val="00164D39"/>
    <w:rsid w:val="00164E04"/>
    <w:rsid w:val="00164F32"/>
    <w:rsid w:val="001677E6"/>
    <w:rsid w:val="00172C1D"/>
    <w:rsid w:val="00172D78"/>
    <w:rsid w:val="00174770"/>
    <w:rsid w:val="0017791F"/>
    <w:rsid w:val="001825B1"/>
    <w:rsid w:val="0018350C"/>
    <w:rsid w:val="00183664"/>
    <w:rsid w:val="00183C31"/>
    <w:rsid w:val="00184905"/>
    <w:rsid w:val="00190CC6"/>
    <w:rsid w:val="001A0AC2"/>
    <w:rsid w:val="001A655F"/>
    <w:rsid w:val="001B006E"/>
    <w:rsid w:val="001B02D5"/>
    <w:rsid w:val="001B06B1"/>
    <w:rsid w:val="001B20B2"/>
    <w:rsid w:val="001B5A5C"/>
    <w:rsid w:val="001B5D84"/>
    <w:rsid w:val="001C1E25"/>
    <w:rsid w:val="001C54B4"/>
    <w:rsid w:val="001C5F99"/>
    <w:rsid w:val="001D0F1F"/>
    <w:rsid w:val="001D11E6"/>
    <w:rsid w:val="001D1BA0"/>
    <w:rsid w:val="001D1D8F"/>
    <w:rsid w:val="001D78C7"/>
    <w:rsid w:val="001D7D38"/>
    <w:rsid w:val="001D7EB6"/>
    <w:rsid w:val="001E3316"/>
    <w:rsid w:val="001F0032"/>
    <w:rsid w:val="001F10BE"/>
    <w:rsid w:val="001F4820"/>
    <w:rsid w:val="001F6FCF"/>
    <w:rsid w:val="001F7667"/>
    <w:rsid w:val="002028FD"/>
    <w:rsid w:val="0020427C"/>
    <w:rsid w:val="00204928"/>
    <w:rsid w:val="00206347"/>
    <w:rsid w:val="00212310"/>
    <w:rsid w:val="002148E3"/>
    <w:rsid w:val="0022034C"/>
    <w:rsid w:val="002220F7"/>
    <w:rsid w:val="00222FFD"/>
    <w:rsid w:val="002231A0"/>
    <w:rsid w:val="00223C37"/>
    <w:rsid w:val="002241C8"/>
    <w:rsid w:val="002275ED"/>
    <w:rsid w:val="00227EC9"/>
    <w:rsid w:val="002358F8"/>
    <w:rsid w:val="0024213D"/>
    <w:rsid w:val="0024351B"/>
    <w:rsid w:val="002445A1"/>
    <w:rsid w:val="00247FA0"/>
    <w:rsid w:val="00247FDF"/>
    <w:rsid w:val="0025006F"/>
    <w:rsid w:val="00250F3D"/>
    <w:rsid w:val="00251676"/>
    <w:rsid w:val="00260368"/>
    <w:rsid w:val="00263811"/>
    <w:rsid w:val="00270B08"/>
    <w:rsid w:val="002727DF"/>
    <w:rsid w:val="002735AE"/>
    <w:rsid w:val="002750E5"/>
    <w:rsid w:val="00275219"/>
    <w:rsid w:val="002762F7"/>
    <w:rsid w:val="0028379A"/>
    <w:rsid w:val="00283BC2"/>
    <w:rsid w:val="0028458D"/>
    <w:rsid w:val="00285124"/>
    <w:rsid w:val="002864F7"/>
    <w:rsid w:val="0028747B"/>
    <w:rsid w:val="00296E4F"/>
    <w:rsid w:val="002A002C"/>
    <w:rsid w:val="002A0DF6"/>
    <w:rsid w:val="002A15D3"/>
    <w:rsid w:val="002A6E28"/>
    <w:rsid w:val="002A755E"/>
    <w:rsid w:val="002A7FD8"/>
    <w:rsid w:val="002B212D"/>
    <w:rsid w:val="002B24B0"/>
    <w:rsid w:val="002B39F2"/>
    <w:rsid w:val="002B541E"/>
    <w:rsid w:val="002B62E0"/>
    <w:rsid w:val="002BF0E2"/>
    <w:rsid w:val="002C20DA"/>
    <w:rsid w:val="002C6724"/>
    <w:rsid w:val="002C751B"/>
    <w:rsid w:val="002D08FE"/>
    <w:rsid w:val="002D1DE4"/>
    <w:rsid w:val="002D50B6"/>
    <w:rsid w:val="002D5140"/>
    <w:rsid w:val="002D589A"/>
    <w:rsid w:val="002E00ED"/>
    <w:rsid w:val="002E1B92"/>
    <w:rsid w:val="002E608C"/>
    <w:rsid w:val="002E634F"/>
    <w:rsid w:val="002E7E52"/>
    <w:rsid w:val="002F21E1"/>
    <w:rsid w:val="002F2325"/>
    <w:rsid w:val="002F3F54"/>
    <w:rsid w:val="00304F6F"/>
    <w:rsid w:val="003055EF"/>
    <w:rsid w:val="00305F64"/>
    <w:rsid w:val="00313ED9"/>
    <w:rsid w:val="0031528E"/>
    <w:rsid w:val="00315681"/>
    <w:rsid w:val="00326AB9"/>
    <w:rsid w:val="00330716"/>
    <w:rsid w:val="00332091"/>
    <w:rsid w:val="003338C2"/>
    <w:rsid w:val="00334E56"/>
    <w:rsid w:val="00334E78"/>
    <w:rsid w:val="00335DB0"/>
    <w:rsid w:val="003365CF"/>
    <w:rsid w:val="0034065F"/>
    <w:rsid w:val="0034150B"/>
    <w:rsid w:val="003461C9"/>
    <w:rsid w:val="00351EC1"/>
    <w:rsid w:val="003604EA"/>
    <w:rsid w:val="00362B4A"/>
    <w:rsid w:val="00363E38"/>
    <w:rsid w:val="0036428C"/>
    <w:rsid w:val="003716DA"/>
    <w:rsid w:val="003737FA"/>
    <w:rsid w:val="00374EBE"/>
    <w:rsid w:val="00375244"/>
    <w:rsid w:val="0037534B"/>
    <w:rsid w:val="00380741"/>
    <w:rsid w:val="00381939"/>
    <w:rsid w:val="00384369"/>
    <w:rsid w:val="00385456"/>
    <w:rsid w:val="00386BCF"/>
    <w:rsid w:val="00387232"/>
    <w:rsid w:val="00390DAA"/>
    <w:rsid w:val="003A0524"/>
    <w:rsid w:val="003A62A9"/>
    <w:rsid w:val="003B000D"/>
    <w:rsid w:val="003B4F2C"/>
    <w:rsid w:val="003B6EB3"/>
    <w:rsid w:val="003C0ED5"/>
    <w:rsid w:val="003C404C"/>
    <w:rsid w:val="003C4CBB"/>
    <w:rsid w:val="003C4D2A"/>
    <w:rsid w:val="003D1E6B"/>
    <w:rsid w:val="003D24D4"/>
    <w:rsid w:val="003D28CA"/>
    <w:rsid w:val="003D3AEF"/>
    <w:rsid w:val="003D3E15"/>
    <w:rsid w:val="003D4483"/>
    <w:rsid w:val="003D7073"/>
    <w:rsid w:val="003E033C"/>
    <w:rsid w:val="003E213E"/>
    <w:rsid w:val="003E24D5"/>
    <w:rsid w:val="003E422F"/>
    <w:rsid w:val="003F322C"/>
    <w:rsid w:val="003F4911"/>
    <w:rsid w:val="003F6160"/>
    <w:rsid w:val="003F730F"/>
    <w:rsid w:val="00400A7C"/>
    <w:rsid w:val="004032EB"/>
    <w:rsid w:val="0040724B"/>
    <w:rsid w:val="004075FE"/>
    <w:rsid w:val="00407C44"/>
    <w:rsid w:val="0041084C"/>
    <w:rsid w:val="00410BB3"/>
    <w:rsid w:val="004153B4"/>
    <w:rsid w:val="00417B3B"/>
    <w:rsid w:val="00420F56"/>
    <w:rsid w:val="00421CD8"/>
    <w:rsid w:val="00424B65"/>
    <w:rsid w:val="00425299"/>
    <w:rsid w:val="00425699"/>
    <w:rsid w:val="00431E3B"/>
    <w:rsid w:val="0043226D"/>
    <w:rsid w:val="00435439"/>
    <w:rsid w:val="00435A12"/>
    <w:rsid w:val="00436F36"/>
    <w:rsid w:val="004403A0"/>
    <w:rsid w:val="00443345"/>
    <w:rsid w:val="004454BB"/>
    <w:rsid w:val="00447EC4"/>
    <w:rsid w:val="004523CD"/>
    <w:rsid w:val="00452A53"/>
    <w:rsid w:val="00452E7B"/>
    <w:rsid w:val="00456726"/>
    <w:rsid w:val="00460C10"/>
    <w:rsid w:val="0046395F"/>
    <w:rsid w:val="00465811"/>
    <w:rsid w:val="00466941"/>
    <w:rsid w:val="00467104"/>
    <w:rsid w:val="00467208"/>
    <w:rsid w:val="004702BF"/>
    <w:rsid w:val="00472A39"/>
    <w:rsid w:val="004779DB"/>
    <w:rsid w:val="004821E8"/>
    <w:rsid w:val="00484152"/>
    <w:rsid w:val="00486951"/>
    <w:rsid w:val="00495553"/>
    <w:rsid w:val="004978EB"/>
    <w:rsid w:val="004A1EE5"/>
    <w:rsid w:val="004A2B99"/>
    <w:rsid w:val="004A5318"/>
    <w:rsid w:val="004A5609"/>
    <w:rsid w:val="004A7B0B"/>
    <w:rsid w:val="004A7D55"/>
    <w:rsid w:val="004B4636"/>
    <w:rsid w:val="004C69BC"/>
    <w:rsid w:val="004D0E83"/>
    <w:rsid w:val="004D1387"/>
    <w:rsid w:val="004D1547"/>
    <w:rsid w:val="004D451F"/>
    <w:rsid w:val="004D5F43"/>
    <w:rsid w:val="004D6A32"/>
    <w:rsid w:val="004E1967"/>
    <w:rsid w:val="004E1A87"/>
    <w:rsid w:val="004E2B09"/>
    <w:rsid w:val="004E4262"/>
    <w:rsid w:val="004E7952"/>
    <w:rsid w:val="004E7A38"/>
    <w:rsid w:val="004F0877"/>
    <w:rsid w:val="004F220E"/>
    <w:rsid w:val="004F2CE1"/>
    <w:rsid w:val="004F4849"/>
    <w:rsid w:val="004F5090"/>
    <w:rsid w:val="004F664E"/>
    <w:rsid w:val="00502F77"/>
    <w:rsid w:val="00510E16"/>
    <w:rsid w:val="00512588"/>
    <w:rsid w:val="005153BA"/>
    <w:rsid w:val="00520EC1"/>
    <w:rsid w:val="0052161A"/>
    <w:rsid w:val="0052225F"/>
    <w:rsid w:val="00525324"/>
    <w:rsid w:val="005334B2"/>
    <w:rsid w:val="00533D9C"/>
    <w:rsid w:val="00536E55"/>
    <w:rsid w:val="00537697"/>
    <w:rsid w:val="00540EBC"/>
    <w:rsid w:val="0054261A"/>
    <w:rsid w:val="00543FD2"/>
    <w:rsid w:val="00552360"/>
    <w:rsid w:val="00554597"/>
    <w:rsid w:val="0055551E"/>
    <w:rsid w:val="00555BED"/>
    <w:rsid w:val="0056268B"/>
    <w:rsid w:val="00564D35"/>
    <w:rsid w:val="005663EC"/>
    <w:rsid w:val="00573939"/>
    <w:rsid w:val="00573FB9"/>
    <w:rsid w:val="00574A0E"/>
    <w:rsid w:val="00575711"/>
    <w:rsid w:val="00575927"/>
    <w:rsid w:val="00576BB8"/>
    <w:rsid w:val="005816D3"/>
    <w:rsid w:val="00582D77"/>
    <w:rsid w:val="00590C52"/>
    <w:rsid w:val="00590EB9"/>
    <w:rsid w:val="00594011"/>
    <w:rsid w:val="005949AA"/>
    <w:rsid w:val="005950B3"/>
    <w:rsid w:val="005A0803"/>
    <w:rsid w:val="005A417A"/>
    <w:rsid w:val="005A4E68"/>
    <w:rsid w:val="005A4FC0"/>
    <w:rsid w:val="005B2BC5"/>
    <w:rsid w:val="005B77C3"/>
    <w:rsid w:val="005C7204"/>
    <w:rsid w:val="005D1146"/>
    <w:rsid w:val="005D133A"/>
    <w:rsid w:val="005D3E7D"/>
    <w:rsid w:val="005D47A2"/>
    <w:rsid w:val="005E06FD"/>
    <w:rsid w:val="005E0DFE"/>
    <w:rsid w:val="005E6986"/>
    <w:rsid w:val="005F19C9"/>
    <w:rsid w:val="005F2BA1"/>
    <w:rsid w:val="005F2F58"/>
    <w:rsid w:val="005F3200"/>
    <w:rsid w:val="005F5306"/>
    <w:rsid w:val="005F6CCD"/>
    <w:rsid w:val="00602FCA"/>
    <w:rsid w:val="006039BC"/>
    <w:rsid w:val="00607FF2"/>
    <w:rsid w:val="00614FAF"/>
    <w:rsid w:val="006173A2"/>
    <w:rsid w:val="00620E29"/>
    <w:rsid w:val="00620FB3"/>
    <w:rsid w:val="00622FCD"/>
    <w:rsid w:val="00623742"/>
    <w:rsid w:val="00632302"/>
    <w:rsid w:val="006323AC"/>
    <w:rsid w:val="00633E74"/>
    <w:rsid w:val="0063637A"/>
    <w:rsid w:val="00636862"/>
    <w:rsid w:val="00636B3E"/>
    <w:rsid w:val="00646A35"/>
    <w:rsid w:val="00646C41"/>
    <w:rsid w:val="00646FC8"/>
    <w:rsid w:val="006501C9"/>
    <w:rsid w:val="006507BF"/>
    <w:rsid w:val="0066541A"/>
    <w:rsid w:val="0066622F"/>
    <w:rsid w:val="00670496"/>
    <w:rsid w:val="00670761"/>
    <w:rsid w:val="00674A1D"/>
    <w:rsid w:val="00676CCE"/>
    <w:rsid w:val="00682887"/>
    <w:rsid w:val="006845C2"/>
    <w:rsid w:val="00685351"/>
    <w:rsid w:val="006856E7"/>
    <w:rsid w:val="006908F9"/>
    <w:rsid w:val="00691C61"/>
    <w:rsid w:val="00692A4B"/>
    <w:rsid w:val="0069308A"/>
    <w:rsid w:val="006A23D0"/>
    <w:rsid w:val="006A3904"/>
    <w:rsid w:val="006A3EEE"/>
    <w:rsid w:val="006A4344"/>
    <w:rsid w:val="006A478F"/>
    <w:rsid w:val="006A4EC2"/>
    <w:rsid w:val="006B1A0C"/>
    <w:rsid w:val="006B368E"/>
    <w:rsid w:val="006B533E"/>
    <w:rsid w:val="006B7983"/>
    <w:rsid w:val="006C0E71"/>
    <w:rsid w:val="006C197F"/>
    <w:rsid w:val="006C1D3C"/>
    <w:rsid w:val="006C227F"/>
    <w:rsid w:val="006C27DC"/>
    <w:rsid w:val="006C6B02"/>
    <w:rsid w:val="006E40D9"/>
    <w:rsid w:val="006E582A"/>
    <w:rsid w:val="006E5A97"/>
    <w:rsid w:val="006E635E"/>
    <w:rsid w:val="006E7616"/>
    <w:rsid w:val="006F299D"/>
    <w:rsid w:val="006F2B13"/>
    <w:rsid w:val="006F71EA"/>
    <w:rsid w:val="007004C7"/>
    <w:rsid w:val="00700B3D"/>
    <w:rsid w:val="00700DE1"/>
    <w:rsid w:val="00702B24"/>
    <w:rsid w:val="007036CC"/>
    <w:rsid w:val="007038D7"/>
    <w:rsid w:val="007045EB"/>
    <w:rsid w:val="00705FE0"/>
    <w:rsid w:val="007112F2"/>
    <w:rsid w:val="00711EEA"/>
    <w:rsid w:val="00716A0F"/>
    <w:rsid w:val="007179E9"/>
    <w:rsid w:val="00721E31"/>
    <w:rsid w:val="007246D9"/>
    <w:rsid w:val="0072581A"/>
    <w:rsid w:val="0073021D"/>
    <w:rsid w:val="0073233A"/>
    <w:rsid w:val="00732FA1"/>
    <w:rsid w:val="00734EB9"/>
    <w:rsid w:val="00736D61"/>
    <w:rsid w:val="007401CE"/>
    <w:rsid w:val="007414AA"/>
    <w:rsid w:val="00742281"/>
    <w:rsid w:val="0074495F"/>
    <w:rsid w:val="0075006A"/>
    <w:rsid w:val="00751C96"/>
    <w:rsid w:val="00752D91"/>
    <w:rsid w:val="007536D4"/>
    <w:rsid w:val="0075485E"/>
    <w:rsid w:val="00756ACC"/>
    <w:rsid w:val="0075780D"/>
    <w:rsid w:val="00762626"/>
    <w:rsid w:val="0076314F"/>
    <w:rsid w:val="007700D2"/>
    <w:rsid w:val="00770882"/>
    <w:rsid w:val="00771348"/>
    <w:rsid w:val="007724EA"/>
    <w:rsid w:val="00772AAE"/>
    <w:rsid w:val="007754D4"/>
    <w:rsid w:val="00777E83"/>
    <w:rsid w:val="0078019B"/>
    <w:rsid w:val="007808CA"/>
    <w:rsid w:val="0078136D"/>
    <w:rsid w:val="007845DB"/>
    <w:rsid w:val="00785D52"/>
    <w:rsid w:val="00792CF8"/>
    <w:rsid w:val="007963F4"/>
    <w:rsid w:val="007A3898"/>
    <w:rsid w:val="007A42B8"/>
    <w:rsid w:val="007A4386"/>
    <w:rsid w:val="007A462F"/>
    <w:rsid w:val="007A6ADE"/>
    <w:rsid w:val="007A7FBD"/>
    <w:rsid w:val="007B2A01"/>
    <w:rsid w:val="007B753A"/>
    <w:rsid w:val="007C1A17"/>
    <w:rsid w:val="007C223F"/>
    <w:rsid w:val="007C7A38"/>
    <w:rsid w:val="007D07EC"/>
    <w:rsid w:val="007D2EB4"/>
    <w:rsid w:val="007D3EB0"/>
    <w:rsid w:val="007D59B3"/>
    <w:rsid w:val="007E21EB"/>
    <w:rsid w:val="007E4161"/>
    <w:rsid w:val="007E5778"/>
    <w:rsid w:val="007E6256"/>
    <w:rsid w:val="007E6637"/>
    <w:rsid w:val="007F0DF4"/>
    <w:rsid w:val="007F34DE"/>
    <w:rsid w:val="007F596B"/>
    <w:rsid w:val="00802DBC"/>
    <w:rsid w:val="00803EF8"/>
    <w:rsid w:val="00810213"/>
    <w:rsid w:val="00813473"/>
    <w:rsid w:val="00816EA3"/>
    <w:rsid w:val="0082469A"/>
    <w:rsid w:val="008301EE"/>
    <w:rsid w:val="00833519"/>
    <w:rsid w:val="00833767"/>
    <w:rsid w:val="00835BAC"/>
    <w:rsid w:val="00835E30"/>
    <w:rsid w:val="00836BB8"/>
    <w:rsid w:val="008379B1"/>
    <w:rsid w:val="00841533"/>
    <w:rsid w:val="00842C5C"/>
    <w:rsid w:val="00850BEA"/>
    <w:rsid w:val="00851A76"/>
    <w:rsid w:val="00853B0A"/>
    <w:rsid w:val="00854DDD"/>
    <w:rsid w:val="00860417"/>
    <w:rsid w:val="00860C88"/>
    <w:rsid w:val="0086221E"/>
    <w:rsid w:val="00863296"/>
    <w:rsid w:val="00864ED3"/>
    <w:rsid w:val="00867D6A"/>
    <w:rsid w:val="00870DD1"/>
    <w:rsid w:val="00873F7E"/>
    <w:rsid w:val="008748FE"/>
    <w:rsid w:val="00875BDD"/>
    <w:rsid w:val="00877779"/>
    <w:rsid w:val="00877EC8"/>
    <w:rsid w:val="008819A6"/>
    <w:rsid w:val="008839E9"/>
    <w:rsid w:val="0088479B"/>
    <w:rsid w:val="00886F0A"/>
    <w:rsid w:val="00892863"/>
    <w:rsid w:val="00895B0B"/>
    <w:rsid w:val="008A0A38"/>
    <w:rsid w:val="008A2F43"/>
    <w:rsid w:val="008A51DD"/>
    <w:rsid w:val="008A524A"/>
    <w:rsid w:val="008A587F"/>
    <w:rsid w:val="008B08CA"/>
    <w:rsid w:val="008B0D9D"/>
    <w:rsid w:val="008B39E1"/>
    <w:rsid w:val="008B5D08"/>
    <w:rsid w:val="008B667B"/>
    <w:rsid w:val="008B751D"/>
    <w:rsid w:val="008D3D52"/>
    <w:rsid w:val="008D6301"/>
    <w:rsid w:val="008D6B4D"/>
    <w:rsid w:val="008E2C63"/>
    <w:rsid w:val="008E5DBA"/>
    <w:rsid w:val="008E6720"/>
    <w:rsid w:val="008E6F14"/>
    <w:rsid w:val="008F2BF2"/>
    <w:rsid w:val="008F3719"/>
    <w:rsid w:val="008F4D05"/>
    <w:rsid w:val="008F62B9"/>
    <w:rsid w:val="008F640D"/>
    <w:rsid w:val="00900FE5"/>
    <w:rsid w:val="009014C1"/>
    <w:rsid w:val="0090521B"/>
    <w:rsid w:val="00907A59"/>
    <w:rsid w:val="00915082"/>
    <w:rsid w:val="00917452"/>
    <w:rsid w:val="009240C7"/>
    <w:rsid w:val="00924C8D"/>
    <w:rsid w:val="00926360"/>
    <w:rsid w:val="00926D7D"/>
    <w:rsid w:val="00927095"/>
    <w:rsid w:val="009274CD"/>
    <w:rsid w:val="009316AA"/>
    <w:rsid w:val="00932879"/>
    <w:rsid w:val="0093304D"/>
    <w:rsid w:val="00933A6D"/>
    <w:rsid w:val="0094003D"/>
    <w:rsid w:val="0094158C"/>
    <w:rsid w:val="009459DE"/>
    <w:rsid w:val="009471A7"/>
    <w:rsid w:val="00947CB7"/>
    <w:rsid w:val="009515CC"/>
    <w:rsid w:val="0095180E"/>
    <w:rsid w:val="0095194D"/>
    <w:rsid w:val="009538EC"/>
    <w:rsid w:val="00955E88"/>
    <w:rsid w:val="00955F8E"/>
    <w:rsid w:val="00956E41"/>
    <w:rsid w:val="00960ECE"/>
    <w:rsid w:val="00961B34"/>
    <w:rsid w:val="0096564D"/>
    <w:rsid w:val="0096765D"/>
    <w:rsid w:val="00970DDC"/>
    <w:rsid w:val="00970E30"/>
    <w:rsid w:val="009711E9"/>
    <w:rsid w:val="00974928"/>
    <w:rsid w:val="009754DC"/>
    <w:rsid w:val="00981F14"/>
    <w:rsid w:val="00985336"/>
    <w:rsid w:val="00985491"/>
    <w:rsid w:val="009861A0"/>
    <w:rsid w:val="00986FDA"/>
    <w:rsid w:val="00990C17"/>
    <w:rsid w:val="00994B22"/>
    <w:rsid w:val="00994F1D"/>
    <w:rsid w:val="009A6B96"/>
    <w:rsid w:val="009A775B"/>
    <w:rsid w:val="009B04D2"/>
    <w:rsid w:val="009B1885"/>
    <w:rsid w:val="009B5B22"/>
    <w:rsid w:val="009B6C73"/>
    <w:rsid w:val="009C0CEC"/>
    <w:rsid w:val="009C11BC"/>
    <w:rsid w:val="009C5E7F"/>
    <w:rsid w:val="009C77AD"/>
    <w:rsid w:val="009C7BED"/>
    <w:rsid w:val="009D0B64"/>
    <w:rsid w:val="009D2E3D"/>
    <w:rsid w:val="009D384A"/>
    <w:rsid w:val="009D7057"/>
    <w:rsid w:val="009D7285"/>
    <w:rsid w:val="009E27BC"/>
    <w:rsid w:val="009E2CFC"/>
    <w:rsid w:val="009E5F5F"/>
    <w:rsid w:val="009E6D5C"/>
    <w:rsid w:val="009F11BA"/>
    <w:rsid w:val="009F1461"/>
    <w:rsid w:val="009F5BC2"/>
    <w:rsid w:val="009F6155"/>
    <w:rsid w:val="00A006ED"/>
    <w:rsid w:val="00A026AE"/>
    <w:rsid w:val="00A10A13"/>
    <w:rsid w:val="00A120B4"/>
    <w:rsid w:val="00A124C5"/>
    <w:rsid w:val="00A12B6B"/>
    <w:rsid w:val="00A12EED"/>
    <w:rsid w:val="00A21516"/>
    <w:rsid w:val="00A2162E"/>
    <w:rsid w:val="00A21A4F"/>
    <w:rsid w:val="00A228CF"/>
    <w:rsid w:val="00A242DF"/>
    <w:rsid w:val="00A32E84"/>
    <w:rsid w:val="00A36655"/>
    <w:rsid w:val="00A36C89"/>
    <w:rsid w:val="00A403CD"/>
    <w:rsid w:val="00A46ABA"/>
    <w:rsid w:val="00A50C59"/>
    <w:rsid w:val="00A55750"/>
    <w:rsid w:val="00A57130"/>
    <w:rsid w:val="00A61148"/>
    <w:rsid w:val="00A61300"/>
    <w:rsid w:val="00A66ACC"/>
    <w:rsid w:val="00A71D2E"/>
    <w:rsid w:val="00A7423D"/>
    <w:rsid w:val="00A74EDB"/>
    <w:rsid w:val="00A77FFC"/>
    <w:rsid w:val="00A8191D"/>
    <w:rsid w:val="00A92B89"/>
    <w:rsid w:val="00A9311E"/>
    <w:rsid w:val="00A93CD0"/>
    <w:rsid w:val="00A95D35"/>
    <w:rsid w:val="00A96A04"/>
    <w:rsid w:val="00A97A4B"/>
    <w:rsid w:val="00AA0143"/>
    <w:rsid w:val="00AA190C"/>
    <w:rsid w:val="00AA39E8"/>
    <w:rsid w:val="00AB05EF"/>
    <w:rsid w:val="00AB097A"/>
    <w:rsid w:val="00AB1350"/>
    <w:rsid w:val="00AB4182"/>
    <w:rsid w:val="00AB77F8"/>
    <w:rsid w:val="00AC3D10"/>
    <w:rsid w:val="00AC6090"/>
    <w:rsid w:val="00AD0B74"/>
    <w:rsid w:val="00AD0E54"/>
    <w:rsid w:val="00AD7EA3"/>
    <w:rsid w:val="00AE0D1D"/>
    <w:rsid w:val="00AE1FF1"/>
    <w:rsid w:val="00AE26C4"/>
    <w:rsid w:val="00AF3230"/>
    <w:rsid w:val="00AF43DE"/>
    <w:rsid w:val="00AF4747"/>
    <w:rsid w:val="00AF4EA0"/>
    <w:rsid w:val="00AF7C2E"/>
    <w:rsid w:val="00B00D49"/>
    <w:rsid w:val="00B0762A"/>
    <w:rsid w:val="00B10AAE"/>
    <w:rsid w:val="00B1186A"/>
    <w:rsid w:val="00B118E0"/>
    <w:rsid w:val="00B16FF7"/>
    <w:rsid w:val="00B179C4"/>
    <w:rsid w:val="00B20204"/>
    <w:rsid w:val="00B20DE2"/>
    <w:rsid w:val="00B222B0"/>
    <w:rsid w:val="00B22C2C"/>
    <w:rsid w:val="00B2325A"/>
    <w:rsid w:val="00B2713E"/>
    <w:rsid w:val="00B27BA9"/>
    <w:rsid w:val="00B301F3"/>
    <w:rsid w:val="00B329B2"/>
    <w:rsid w:val="00B3534F"/>
    <w:rsid w:val="00B428C0"/>
    <w:rsid w:val="00B43404"/>
    <w:rsid w:val="00B45450"/>
    <w:rsid w:val="00B5064C"/>
    <w:rsid w:val="00B507A6"/>
    <w:rsid w:val="00B51BFA"/>
    <w:rsid w:val="00B53505"/>
    <w:rsid w:val="00B57858"/>
    <w:rsid w:val="00B602C5"/>
    <w:rsid w:val="00B6127B"/>
    <w:rsid w:val="00B6331E"/>
    <w:rsid w:val="00B63612"/>
    <w:rsid w:val="00B65002"/>
    <w:rsid w:val="00B67DD4"/>
    <w:rsid w:val="00B7068D"/>
    <w:rsid w:val="00B70EE5"/>
    <w:rsid w:val="00B73E73"/>
    <w:rsid w:val="00B762CC"/>
    <w:rsid w:val="00B84620"/>
    <w:rsid w:val="00B85578"/>
    <w:rsid w:val="00B92FC7"/>
    <w:rsid w:val="00B94D2D"/>
    <w:rsid w:val="00B951E8"/>
    <w:rsid w:val="00B96DD4"/>
    <w:rsid w:val="00BA0815"/>
    <w:rsid w:val="00BA1BA7"/>
    <w:rsid w:val="00BA600F"/>
    <w:rsid w:val="00BA7225"/>
    <w:rsid w:val="00BB0CDC"/>
    <w:rsid w:val="00BB1FDB"/>
    <w:rsid w:val="00BB247B"/>
    <w:rsid w:val="00BB351C"/>
    <w:rsid w:val="00BB37C5"/>
    <w:rsid w:val="00BB4541"/>
    <w:rsid w:val="00BB5CB7"/>
    <w:rsid w:val="00BC01DF"/>
    <w:rsid w:val="00BC386A"/>
    <w:rsid w:val="00BC6CE2"/>
    <w:rsid w:val="00BD0B15"/>
    <w:rsid w:val="00BD0BBB"/>
    <w:rsid w:val="00BD1875"/>
    <w:rsid w:val="00BD43C7"/>
    <w:rsid w:val="00BE2309"/>
    <w:rsid w:val="00BE25B7"/>
    <w:rsid w:val="00BE2E59"/>
    <w:rsid w:val="00BE3C61"/>
    <w:rsid w:val="00BE46A6"/>
    <w:rsid w:val="00BE6A01"/>
    <w:rsid w:val="00BE6D91"/>
    <w:rsid w:val="00BE7B8B"/>
    <w:rsid w:val="00BF1C0D"/>
    <w:rsid w:val="00BF3A06"/>
    <w:rsid w:val="00BF3E9E"/>
    <w:rsid w:val="00BF5542"/>
    <w:rsid w:val="00BF559F"/>
    <w:rsid w:val="00C076CA"/>
    <w:rsid w:val="00C10760"/>
    <w:rsid w:val="00C10DEF"/>
    <w:rsid w:val="00C117BC"/>
    <w:rsid w:val="00C13195"/>
    <w:rsid w:val="00C1577A"/>
    <w:rsid w:val="00C16555"/>
    <w:rsid w:val="00C16951"/>
    <w:rsid w:val="00C205CD"/>
    <w:rsid w:val="00C24626"/>
    <w:rsid w:val="00C27A5A"/>
    <w:rsid w:val="00C3174C"/>
    <w:rsid w:val="00C32C81"/>
    <w:rsid w:val="00C3356F"/>
    <w:rsid w:val="00C33918"/>
    <w:rsid w:val="00C3571A"/>
    <w:rsid w:val="00C47647"/>
    <w:rsid w:val="00C47DC9"/>
    <w:rsid w:val="00C51DC7"/>
    <w:rsid w:val="00C53646"/>
    <w:rsid w:val="00C53C1C"/>
    <w:rsid w:val="00C55C2E"/>
    <w:rsid w:val="00C55DCE"/>
    <w:rsid w:val="00C55DD0"/>
    <w:rsid w:val="00C62895"/>
    <w:rsid w:val="00C6289F"/>
    <w:rsid w:val="00C64584"/>
    <w:rsid w:val="00C65698"/>
    <w:rsid w:val="00C664AC"/>
    <w:rsid w:val="00C66EEF"/>
    <w:rsid w:val="00C67727"/>
    <w:rsid w:val="00C71B0B"/>
    <w:rsid w:val="00C71E44"/>
    <w:rsid w:val="00C7219F"/>
    <w:rsid w:val="00C75222"/>
    <w:rsid w:val="00C75936"/>
    <w:rsid w:val="00C80E41"/>
    <w:rsid w:val="00C80FC9"/>
    <w:rsid w:val="00C857FB"/>
    <w:rsid w:val="00C9084E"/>
    <w:rsid w:val="00C921D4"/>
    <w:rsid w:val="00C94120"/>
    <w:rsid w:val="00C95B24"/>
    <w:rsid w:val="00C96DB7"/>
    <w:rsid w:val="00CA07C7"/>
    <w:rsid w:val="00CA4127"/>
    <w:rsid w:val="00CA4165"/>
    <w:rsid w:val="00CB5547"/>
    <w:rsid w:val="00CC0546"/>
    <w:rsid w:val="00CC692D"/>
    <w:rsid w:val="00CD3603"/>
    <w:rsid w:val="00CD4551"/>
    <w:rsid w:val="00CD778E"/>
    <w:rsid w:val="00CE4850"/>
    <w:rsid w:val="00CE5187"/>
    <w:rsid w:val="00CE72F6"/>
    <w:rsid w:val="00CE7694"/>
    <w:rsid w:val="00CF753A"/>
    <w:rsid w:val="00CF7596"/>
    <w:rsid w:val="00D00E71"/>
    <w:rsid w:val="00D031BB"/>
    <w:rsid w:val="00D040AB"/>
    <w:rsid w:val="00D04199"/>
    <w:rsid w:val="00D04270"/>
    <w:rsid w:val="00D04D15"/>
    <w:rsid w:val="00D05BB2"/>
    <w:rsid w:val="00D101A3"/>
    <w:rsid w:val="00D120DE"/>
    <w:rsid w:val="00D154EC"/>
    <w:rsid w:val="00D21CEC"/>
    <w:rsid w:val="00D22505"/>
    <w:rsid w:val="00D231F9"/>
    <w:rsid w:val="00D24993"/>
    <w:rsid w:val="00D3282C"/>
    <w:rsid w:val="00D3356E"/>
    <w:rsid w:val="00D34A30"/>
    <w:rsid w:val="00D372EC"/>
    <w:rsid w:val="00D40992"/>
    <w:rsid w:val="00D40D34"/>
    <w:rsid w:val="00D42577"/>
    <w:rsid w:val="00D437EB"/>
    <w:rsid w:val="00D4431C"/>
    <w:rsid w:val="00D472A5"/>
    <w:rsid w:val="00D476C6"/>
    <w:rsid w:val="00D60C0D"/>
    <w:rsid w:val="00D60F52"/>
    <w:rsid w:val="00D61414"/>
    <w:rsid w:val="00D61C7E"/>
    <w:rsid w:val="00D63EF5"/>
    <w:rsid w:val="00D704AE"/>
    <w:rsid w:val="00D70BFD"/>
    <w:rsid w:val="00D74987"/>
    <w:rsid w:val="00D75407"/>
    <w:rsid w:val="00D82840"/>
    <w:rsid w:val="00D832E4"/>
    <w:rsid w:val="00D83E06"/>
    <w:rsid w:val="00D860A5"/>
    <w:rsid w:val="00D95C94"/>
    <w:rsid w:val="00D96168"/>
    <w:rsid w:val="00DA0C07"/>
    <w:rsid w:val="00DA0F8C"/>
    <w:rsid w:val="00DA2AD4"/>
    <w:rsid w:val="00DA3E9E"/>
    <w:rsid w:val="00DA5D7B"/>
    <w:rsid w:val="00DB3709"/>
    <w:rsid w:val="00DB5A72"/>
    <w:rsid w:val="00DC243D"/>
    <w:rsid w:val="00DC2909"/>
    <w:rsid w:val="00DC635A"/>
    <w:rsid w:val="00DD193D"/>
    <w:rsid w:val="00DD46C4"/>
    <w:rsid w:val="00DD74DE"/>
    <w:rsid w:val="00DE214B"/>
    <w:rsid w:val="00DE2AF8"/>
    <w:rsid w:val="00DE2CF7"/>
    <w:rsid w:val="00DE32FC"/>
    <w:rsid w:val="00DE4AA4"/>
    <w:rsid w:val="00DE4F1C"/>
    <w:rsid w:val="00DF1C85"/>
    <w:rsid w:val="00DF1F41"/>
    <w:rsid w:val="00DF2CC1"/>
    <w:rsid w:val="00DF433A"/>
    <w:rsid w:val="00DF597A"/>
    <w:rsid w:val="00E001D4"/>
    <w:rsid w:val="00E10FAB"/>
    <w:rsid w:val="00E133FC"/>
    <w:rsid w:val="00E13DE8"/>
    <w:rsid w:val="00E14BF2"/>
    <w:rsid w:val="00E163AB"/>
    <w:rsid w:val="00E167DA"/>
    <w:rsid w:val="00E20246"/>
    <w:rsid w:val="00E2026D"/>
    <w:rsid w:val="00E20AA1"/>
    <w:rsid w:val="00E20BA5"/>
    <w:rsid w:val="00E23F88"/>
    <w:rsid w:val="00E25A48"/>
    <w:rsid w:val="00E27487"/>
    <w:rsid w:val="00E326BF"/>
    <w:rsid w:val="00E33015"/>
    <w:rsid w:val="00E33465"/>
    <w:rsid w:val="00E35718"/>
    <w:rsid w:val="00E468AD"/>
    <w:rsid w:val="00E476A3"/>
    <w:rsid w:val="00E51683"/>
    <w:rsid w:val="00E53DAB"/>
    <w:rsid w:val="00E62A79"/>
    <w:rsid w:val="00E63426"/>
    <w:rsid w:val="00E635E8"/>
    <w:rsid w:val="00E64C01"/>
    <w:rsid w:val="00E64D66"/>
    <w:rsid w:val="00E6557E"/>
    <w:rsid w:val="00E656E0"/>
    <w:rsid w:val="00E719A3"/>
    <w:rsid w:val="00E71C04"/>
    <w:rsid w:val="00E71F48"/>
    <w:rsid w:val="00E725F5"/>
    <w:rsid w:val="00E7413F"/>
    <w:rsid w:val="00E74977"/>
    <w:rsid w:val="00E74C47"/>
    <w:rsid w:val="00E75A99"/>
    <w:rsid w:val="00E774ED"/>
    <w:rsid w:val="00E824DA"/>
    <w:rsid w:val="00E84959"/>
    <w:rsid w:val="00E85262"/>
    <w:rsid w:val="00E861FB"/>
    <w:rsid w:val="00E86F46"/>
    <w:rsid w:val="00E92525"/>
    <w:rsid w:val="00E9314D"/>
    <w:rsid w:val="00E96C4A"/>
    <w:rsid w:val="00E977BD"/>
    <w:rsid w:val="00E9799B"/>
    <w:rsid w:val="00E97D12"/>
    <w:rsid w:val="00EA02C9"/>
    <w:rsid w:val="00EA42AB"/>
    <w:rsid w:val="00EA4DEF"/>
    <w:rsid w:val="00EA6B6B"/>
    <w:rsid w:val="00EB0DFE"/>
    <w:rsid w:val="00EB4B5D"/>
    <w:rsid w:val="00EB5940"/>
    <w:rsid w:val="00EB6D4E"/>
    <w:rsid w:val="00EB6ED1"/>
    <w:rsid w:val="00EC0125"/>
    <w:rsid w:val="00EC2944"/>
    <w:rsid w:val="00EC7541"/>
    <w:rsid w:val="00ED149F"/>
    <w:rsid w:val="00ED1BC7"/>
    <w:rsid w:val="00ED2CC2"/>
    <w:rsid w:val="00ED4E5D"/>
    <w:rsid w:val="00ED61CB"/>
    <w:rsid w:val="00ED64E5"/>
    <w:rsid w:val="00ED7BDE"/>
    <w:rsid w:val="00EE3CE1"/>
    <w:rsid w:val="00EE5191"/>
    <w:rsid w:val="00EE653D"/>
    <w:rsid w:val="00EE6BFA"/>
    <w:rsid w:val="00EF092D"/>
    <w:rsid w:val="00EF1092"/>
    <w:rsid w:val="00EF36EA"/>
    <w:rsid w:val="00F023E1"/>
    <w:rsid w:val="00F12D5B"/>
    <w:rsid w:val="00F12F2D"/>
    <w:rsid w:val="00F13FA5"/>
    <w:rsid w:val="00F174F1"/>
    <w:rsid w:val="00F24649"/>
    <w:rsid w:val="00F25417"/>
    <w:rsid w:val="00F30570"/>
    <w:rsid w:val="00F30691"/>
    <w:rsid w:val="00F325C2"/>
    <w:rsid w:val="00F340FD"/>
    <w:rsid w:val="00F41EF8"/>
    <w:rsid w:val="00F4287A"/>
    <w:rsid w:val="00F42EE6"/>
    <w:rsid w:val="00F43C28"/>
    <w:rsid w:val="00F4546B"/>
    <w:rsid w:val="00F51744"/>
    <w:rsid w:val="00F530ED"/>
    <w:rsid w:val="00F534AE"/>
    <w:rsid w:val="00F56DA0"/>
    <w:rsid w:val="00F56F02"/>
    <w:rsid w:val="00F60CEF"/>
    <w:rsid w:val="00F62861"/>
    <w:rsid w:val="00F649F1"/>
    <w:rsid w:val="00F67657"/>
    <w:rsid w:val="00F67F80"/>
    <w:rsid w:val="00F70026"/>
    <w:rsid w:val="00F706FB"/>
    <w:rsid w:val="00F72F78"/>
    <w:rsid w:val="00F760B8"/>
    <w:rsid w:val="00F76521"/>
    <w:rsid w:val="00F84658"/>
    <w:rsid w:val="00F93B2C"/>
    <w:rsid w:val="00FA100B"/>
    <w:rsid w:val="00FA22A3"/>
    <w:rsid w:val="00FA6584"/>
    <w:rsid w:val="00FA74E5"/>
    <w:rsid w:val="00FB10D7"/>
    <w:rsid w:val="00FB1D8E"/>
    <w:rsid w:val="00FB282D"/>
    <w:rsid w:val="00FC07B3"/>
    <w:rsid w:val="00FC2155"/>
    <w:rsid w:val="00FC4064"/>
    <w:rsid w:val="00FC68A2"/>
    <w:rsid w:val="00FC6E5A"/>
    <w:rsid w:val="00FD0B97"/>
    <w:rsid w:val="00FD117D"/>
    <w:rsid w:val="00FD2BB5"/>
    <w:rsid w:val="00FD6BA0"/>
    <w:rsid w:val="00FE10F0"/>
    <w:rsid w:val="00FE35A5"/>
    <w:rsid w:val="00FE3F37"/>
    <w:rsid w:val="00FE5116"/>
    <w:rsid w:val="00FF171D"/>
    <w:rsid w:val="00FF273F"/>
    <w:rsid w:val="00FF6BB0"/>
    <w:rsid w:val="01197976"/>
    <w:rsid w:val="0154DE52"/>
    <w:rsid w:val="015B1047"/>
    <w:rsid w:val="019E535C"/>
    <w:rsid w:val="0290DBEB"/>
    <w:rsid w:val="029FF556"/>
    <w:rsid w:val="0364236F"/>
    <w:rsid w:val="03FD9352"/>
    <w:rsid w:val="04658734"/>
    <w:rsid w:val="04F71A96"/>
    <w:rsid w:val="04F7B852"/>
    <w:rsid w:val="05926F7B"/>
    <w:rsid w:val="064304D0"/>
    <w:rsid w:val="0688BDF9"/>
    <w:rsid w:val="06F15031"/>
    <w:rsid w:val="07C36100"/>
    <w:rsid w:val="0826A0EE"/>
    <w:rsid w:val="0860239D"/>
    <w:rsid w:val="0A1EDDA7"/>
    <w:rsid w:val="0AA4431F"/>
    <w:rsid w:val="0AA54CFF"/>
    <w:rsid w:val="0AB50ADF"/>
    <w:rsid w:val="0B34E5EE"/>
    <w:rsid w:val="0B4EC878"/>
    <w:rsid w:val="0B884D5C"/>
    <w:rsid w:val="0BAFE19C"/>
    <w:rsid w:val="0C0948AC"/>
    <w:rsid w:val="0C7EFBC9"/>
    <w:rsid w:val="0CFC83BE"/>
    <w:rsid w:val="0D1C9124"/>
    <w:rsid w:val="0D4930D3"/>
    <w:rsid w:val="0D64D232"/>
    <w:rsid w:val="0D9E2BDA"/>
    <w:rsid w:val="0E7690CF"/>
    <w:rsid w:val="0EF1906D"/>
    <w:rsid w:val="0FA9C27B"/>
    <w:rsid w:val="0FE5D73B"/>
    <w:rsid w:val="10149F9C"/>
    <w:rsid w:val="10E4A54E"/>
    <w:rsid w:val="115DF078"/>
    <w:rsid w:val="118D87E7"/>
    <w:rsid w:val="11BE3F68"/>
    <w:rsid w:val="1297224E"/>
    <w:rsid w:val="12AF31B3"/>
    <w:rsid w:val="12D2BFC3"/>
    <w:rsid w:val="12E4FAA5"/>
    <w:rsid w:val="1361E41C"/>
    <w:rsid w:val="138AD9C6"/>
    <w:rsid w:val="1396F8AA"/>
    <w:rsid w:val="13C2B1D1"/>
    <w:rsid w:val="142E07AF"/>
    <w:rsid w:val="144708EC"/>
    <w:rsid w:val="14E95766"/>
    <w:rsid w:val="14F7B5CA"/>
    <w:rsid w:val="156BD983"/>
    <w:rsid w:val="15822809"/>
    <w:rsid w:val="15BF83FE"/>
    <w:rsid w:val="15D60649"/>
    <w:rsid w:val="16269889"/>
    <w:rsid w:val="162FB301"/>
    <w:rsid w:val="16889293"/>
    <w:rsid w:val="174B01C1"/>
    <w:rsid w:val="17641511"/>
    <w:rsid w:val="178C71A6"/>
    <w:rsid w:val="179034AD"/>
    <w:rsid w:val="18FAA75F"/>
    <w:rsid w:val="19C68159"/>
    <w:rsid w:val="19C70C1D"/>
    <w:rsid w:val="19CA409C"/>
    <w:rsid w:val="1A031803"/>
    <w:rsid w:val="1A1213D8"/>
    <w:rsid w:val="1ADE96E8"/>
    <w:rsid w:val="1AFCF480"/>
    <w:rsid w:val="1B4B435F"/>
    <w:rsid w:val="1B9F201F"/>
    <w:rsid w:val="1C26254F"/>
    <w:rsid w:val="1C7BECAF"/>
    <w:rsid w:val="1C89F954"/>
    <w:rsid w:val="1CFF282C"/>
    <w:rsid w:val="1D005BAE"/>
    <w:rsid w:val="1D9D404F"/>
    <w:rsid w:val="1E113476"/>
    <w:rsid w:val="1E177FC0"/>
    <w:rsid w:val="1EE7A894"/>
    <w:rsid w:val="1F155389"/>
    <w:rsid w:val="1F6082A9"/>
    <w:rsid w:val="1FEFDE05"/>
    <w:rsid w:val="200EA4D3"/>
    <w:rsid w:val="216F7F4A"/>
    <w:rsid w:val="217EC3CC"/>
    <w:rsid w:val="21D312DD"/>
    <w:rsid w:val="21E02E2E"/>
    <w:rsid w:val="222C0945"/>
    <w:rsid w:val="22BEC3DC"/>
    <w:rsid w:val="22D83A6A"/>
    <w:rsid w:val="2419CF3C"/>
    <w:rsid w:val="2485A1EB"/>
    <w:rsid w:val="24F8014D"/>
    <w:rsid w:val="2550348A"/>
    <w:rsid w:val="25FCBB1E"/>
    <w:rsid w:val="263FF236"/>
    <w:rsid w:val="2709C208"/>
    <w:rsid w:val="27B78FD2"/>
    <w:rsid w:val="2813B740"/>
    <w:rsid w:val="28234EB4"/>
    <w:rsid w:val="288C2232"/>
    <w:rsid w:val="28BD2E01"/>
    <w:rsid w:val="296567C5"/>
    <w:rsid w:val="29713A56"/>
    <w:rsid w:val="29C239B2"/>
    <w:rsid w:val="29FB23C5"/>
    <w:rsid w:val="2A848969"/>
    <w:rsid w:val="2B2964D8"/>
    <w:rsid w:val="2B910E21"/>
    <w:rsid w:val="2B91BA28"/>
    <w:rsid w:val="2B9D5511"/>
    <w:rsid w:val="2BE56DC9"/>
    <w:rsid w:val="2C835AC0"/>
    <w:rsid w:val="2CF5B84C"/>
    <w:rsid w:val="2D3184B4"/>
    <w:rsid w:val="2D3F48B6"/>
    <w:rsid w:val="2D422C2D"/>
    <w:rsid w:val="2D6431A8"/>
    <w:rsid w:val="2DD6A1E2"/>
    <w:rsid w:val="2E98F049"/>
    <w:rsid w:val="2EFB80CC"/>
    <w:rsid w:val="2FD05DC3"/>
    <w:rsid w:val="2FFF7082"/>
    <w:rsid w:val="3027ED2D"/>
    <w:rsid w:val="30EED118"/>
    <w:rsid w:val="314EB738"/>
    <w:rsid w:val="3248C41C"/>
    <w:rsid w:val="335D3B1C"/>
    <w:rsid w:val="336B26E2"/>
    <w:rsid w:val="347677DB"/>
    <w:rsid w:val="349A721B"/>
    <w:rsid w:val="34A1222F"/>
    <w:rsid w:val="34B68E9F"/>
    <w:rsid w:val="35301C36"/>
    <w:rsid w:val="3578219D"/>
    <w:rsid w:val="3599E1E7"/>
    <w:rsid w:val="3617DE29"/>
    <w:rsid w:val="3641C2D7"/>
    <w:rsid w:val="36A32AD6"/>
    <w:rsid w:val="373E803D"/>
    <w:rsid w:val="378735EB"/>
    <w:rsid w:val="37E8934A"/>
    <w:rsid w:val="37F04EAD"/>
    <w:rsid w:val="38156F4B"/>
    <w:rsid w:val="39752B25"/>
    <w:rsid w:val="399CB38B"/>
    <w:rsid w:val="39ABD74D"/>
    <w:rsid w:val="39DF8E4D"/>
    <w:rsid w:val="3A25971C"/>
    <w:rsid w:val="3A47FC0A"/>
    <w:rsid w:val="3B1069A4"/>
    <w:rsid w:val="3B3D1771"/>
    <w:rsid w:val="3C6E3562"/>
    <w:rsid w:val="3C8A890A"/>
    <w:rsid w:val="3D7E7DD3"/>
    <w:rsid w:val="3DA4278A"/>
    <w:rsid w:val="3E10D585"/>
    <w:rsid w:val="3F6FDDEA"/>
    <w:rsid w:val="3F8C1A2C"/>
    <w:rsid w:val="4003B6DC"/>
    <w:rsid w:val="404C63A7"/>
    <w:rsid w:val="40746A4A"/>
    <w:rsid w:val="40BD7927"/>
    <w:rsid w:val="40C438B9"/>
    <w:rsid w:val="40EEFF9B"/>
    <w:rsid w:val="419C27BA"/>
    <w:rsid w:val="41F42403"/>
    <w:rsid w:val="41FC7A26"/>
    <w:rsid w:val="42675D90"/>
    <w:rsid w:val="438798C5"/>
    <w:rsid w:val="43D35508"/>
    <w:rsid w:val="447124A9"/>
    <w:rsid w:val="44829E9F"/>
    <w:rsid w:val="44AC577B"/>
    <w:rsid w:val="457399F5"/>
    <w:rsid w:val="45D4FB6E"/>
    <w:rsid w:val="462C36EF"/>
    <w:rsid w:val="46385A40"/>
    <w:rsid w:val="468213EB"/>
    <w:rsid w:val="46BB56B4"/>
    <w:rsid w:val="46BC36CC"/>
    <w:rsid w:val="46DE7B84"/>
    <w:rsid w:val="46FCC99B"/>
    <w:rsid w:val="47220673"/>
    <w:rsid w:val="47556A81"/>
    <w:rsid w:val="4770486E"/>
    <w:rsid w:val="47E2AAE8"/>
    <w:rsid w:val="48CD967C"/>
    <w:rsid w:val="49499703"/>
    <w:rsid w:val="4A57D18F"/>
    <w:rsid w:val="4A7BE14F"/>
    <w:rsid w:val="4AAE18B9"/>
    <w:rsid w:val="4AC3A528"/>
    <w:rsid w:val="4BD6EC8B"/>
    <w:rsid w:val="4BD86C55"/>
    <w:rsid w:val="4C27172A"/>
    <w:rsid w:val="4C59A611"/>
    <w:rsid w:val="4CCC9892"/>
    <w:rsid w:val="4CE0BED9"/>
    <w:rsid w:val="4E646666"/>
    <w:rsid w:val="4EC36583"/>
    <w:rsid w:val="4EE27539"/>
    <w:rsid w:val="4F1CDBA5"/>
    <w:rsid w:val="4F2265D4"/>
    <w:rsid w:val="504DA8FC"/>
    <w:rsid w:val="509F67BA"/>
    <w:rsid w:val="5106D93E"/>
    <w:rsid w:val="5147B047"/>
    <w:rsid w:val="5180A30F"/>
    <w:rsid w:val="51B91A95"/>
    <w:rsid w:val="51DB64B9"/>
    <w:rsid w:val="51DF4003"/>
    <w:rsid w:val="527FB251"/>
    <w:rsid w:val="52C1BB2B"/>
    <w:rsid w:val="530E288C"/>
    <w:rsid w:val="532DC090"/>
    <w:rsid w:val="53728F90"/>
    <w:rsid w:val="5393D757"/>
    <w:rsid w:val="53E2D4B4"/>
    <w:rsid w:val="53E7C637"/>
    <w:rsid w:val="540733BB"/>
    <w:rsid w:val="543AE332"/>
    <w:rsid w:val="54434903"/>
    <w:rsid w:val="548B3494"/>
    <w:rsid w:val="54ACA8CA"/>
    <w:rsid w:val="54CD6005"/>
    <w:rsid w:val="555A53CF"/>
    <w:rsid w:val="55705F96"/>
    <w:rsid w:val="56074340"/>
    <w:rsid w:val="562296AC"/>
    <w:rsid w:val="569482E7"/>
    <w:rsid w:val="571CDDEE"/>
    <w:rsid w:val="578465C2"/>
    <w:rsid w:val="581BC3D7"/>
    <w:rsid w:val="58C249B1"/>
    <w:rsid w:val="58D8C214"/>
    <w:rsid w:val="595D296D"/>
    <w:rsid w:val="59CE8DD6"/>
    <w:rsid w:val="5A891C59"/>
    <w:rsid w:val="5AE3DB3C"/>
    <w:rsid w:val="5B1A113B"/>
    <w:rsid w:val="5B719162"/>
    <w:rsid w:val="5B8F9BC2"/>
    <w:rsid w:val="5BFA8EE4"/>
    <w:rsid w:val="5C1B5772"/>
    <w:rsid w:val="5C921FA8"/>
    <w:rsid w:val="5CFFBFB6"/>
    <w:rsid w:val="5DBCE92C"/>
    <w:rsid w:val="5E1F1148"/>
    <w:rsid w:val="5E4BFC30"/>
    <w:rsid w:val="5ECB530B"/>
    <w:rsid w:val="5F0FCF28"/>
    <w:rsid w:val="605969A2"/>
    <w:rsid w:val="60756EB3"/>
    <w:rsid w:val="6149F12D"/>
    <w:rsid w:val="617B2D89"/>
    <w:rsid w:val="618B3121"/>
    <w:rsid w:val="6236BD1E"/>
    <w:rsid w:val="62775C46"/>
    <w:rsid w:val="62D5C76D"/>
    <w:rsid w:val="633B5F5A"/>
    <w:rsid w:val="634B212E"/>
    <w:rsid w:val="63AEA190"/>
    <w:rsid w:val="63B9BD5B"/>
    <w:rsid w:val="63BE9844"/>
    <w:rsid w:val="64138976"/>
    <w:rsid w:val="64A03206"/>
    <w:rsid w:val="65028B97"/>
    <w:rsid w:val="6620150D"/>
    <w:rsid w:val="670032C2"/>
    <w:rsid w:val="67354983"/>
    <w:rsid w:val="6739CA47"/>
    <w:rsid w:val="67D54732"/>
    <w:rsid w:val="6891AF2E"/>
    <w:rsid w:val="68C03F51"/>
    <w:rsid w:val="694F9DFE"/>
    <w:rsid w:val="6A02E437"/>
    <w:rsid w:val="6A4B820A"/>
    <w:rsid w:val="6A59734A"/>
    <w:rsid w:val="6A9D33F3"/>
    <w:rsid w:val="6AAA1798"/>
    <w:rsid w:val="6B1C8F71"/>
    <w:rsid w:val="6B4FF13A"/>
    <w:rsid w:val="6BB21C90"/>
    <w:rsid w:val="6C37452E"/>
    <w:rsid w:val="6D648416"/>
    <w:rsid w:val="6DE6B62E"/>
    <w:rsid w:val="6E26542B"/>
    <w:rsid w:val="6E567FCC"/>
    <w:rsid w:val="6E73E7D3"/>
    <w:rsid w:val="6E7F2587"/>
    <w:rsid w:val="6F1A5DEC"/>
    <w:rsid w:val="6F200F88"/>
    <w:rsid w:val="70359663"/>
    <w:rsid w:val="70691A1A"/>
    <w:rsid w:val="70A72032"/>
    <w:rsid w:val="70AF15A7"/>
    <w:rsid w:val="7108BED9"/>
    <w:rsid w:val="717F7020"/>
    <w:rsid w:val="71B3110F"/>
    <w:rsid w:val="71D63687"/>
    <w:rsid w:val="71EA207F"/>
    <w:rsid w:val="722CFFC2"/>
    <w:rsid w:val="72536BA3"/>
    <w:rsid w:val="725FB8A1"/>
    <w:rsid w:val="7327983A"/>
    <w:rsid w:val="73FF471E"/>
    <w:rsid w:val="7471DAB8"/>
    <w:rsid w:val="74C79FA0"/>
    <w:rsid w:val="7521A526"/>
    <w:rsid w:val="75ACA01C"/>
    <w:rsid w:val="7607D4FD"/>
    <w:rsid w:val="76499FD0"/>
    <w:rsid w:val="76A65EBE"/>
    <w:rsid w:val="76BABD0D"/>
    <w:rsid w:val="76BDFB63"/>
    <w:rsid w:val="782974CD"/>
    <w:rsid w:val="786D2736"/>
    <w:rsid w:val="793B6C01"/>
    <w:rsid w:val="794213B2"/>
    <w:rsid w:val="79992A09"/>
    <w:rsid w:val="7A08E8A9"/>
    <w:rsid w:val="7A37128B"/>
    <w:rsid w:val="7A9AE15B"/>
    <w:rsid w:val="7AC7BE20"/>
    <w:rsid w:val="7ADA8C8C"/>
    <w:rsid w:val="7B034BC7"/>
    <w:rsid w:val="7BA9E327"/>
    <w:rsid w:val="7C285186"/>
    <w:rsid w:val="7C90F520"/>
    <w:rsid w:val="7CB0697B"/>
    <w:rsid w:val="7D2F163B"/>
    <w:rsid w:val="7E69CC61"/>
    <w:rsid w:val="7E9D92CC"/>
    <w:rsid w:val="7FB25956"/>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4918D28"/>
  <w15:chartTrackingRefBased/>
  <w15:docId w15:val="{DFE69B25-57C5-4BB7-9D3D-D3EBEE23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225F"/>
    <w:pPr>
      <w:keepNext/>
      <w:keepLines/>
      <w:spacing w:before="240" w:after="0"/>
      <w:outlineLvl w:val="0"/>
    </w:pPr>
    <w:rPr>
      <w:rFonts w:eastAsiaTheme="majorEastAsia" w:cstheme="minorHAnsi"/>
      <w:b/>
      <w:caps/>
      <w:sz w:val="28"/>
    </w:rPr>
  </w:style>
  <w:style w:type="paragraph" w:styleId="Heading2">
    <w:name w:val="heading 2"/>
    <w:basedOn w:val="Normal"/>
    <w:next w:val="Normal"/>
    <w:link w:val="Heading2Char"/>
    <w:uiPriority w:val="9"/>
    <w:unhideWhenUsed/>
    <w:qFormat/>
    <w:rsid w:val="005D3E7D"/>
    <w:pPr>
      <w:keepNext/>
      <w:keepLines/>
      <w:spacing w:before="40" w:after="0"/>
      <w:outlineLvl w:val="1"/>
    </w:pPr>
    <w:rPr>
      <w:rFonts w:eastAsiaTheme="majorEastAsia" w:cstheme="minorHAnsi"/>
      <w:b/>
      <w:sz w:val="24"/>
      <w:szCs w:val="26"/>
    </w:rPr>
  </w:style>
  <w:style w:type="paragraph" w:styleId="Heading3">
    <w:name w:val="heading 3"/>
    <w:basedOn w:val="Normal"/>
    <w:next w:val="Normal"/>
    <w:link w:val="Heading3Char"/>
    <w:uiPriority w:val="9"/>
    <w:semiHidden/>
    <w:unhideWhenUsed/>
    <w:qFormat/>
    <w:rsid w:val="00D120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77B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77B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2225F"/>
    <w:rPr>
      <w:rFonts w:eastAsiaTheme="majorEastAsia" w:cstheme="minorHAnsi"/>
      <w:b/>
      <w:caps/>
      <w:sz w:val="28"/>
    </w:rPr>
  </w:style>
  <w:style w:type="paragraph" w:customStyle="1" w:styleId="EndNoteBibliographyTitle">
    <w:name w:val="EndNote Bibliography Title"/>
    <w:basedOn w:val="Normal"/>
    <w:link w:val="EndNoteBibliographyTitleChar"/>
    <w:rsid w:val="00081D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1D17"/>
    <w:rPr>
      <w:rFonts w:ascii="Calibri" w:hAnsi="Calibri" w:cs="Calibri"/>
      <w:noProof/>
      <w:lang w:val="en-US"/>
    </w:rPr>
  </w:style>
  <w:style w:type="paragraph" w:customStyle="1" w:styleId="EndNoteBibliography">
    <w:name w:val="EndNote Bibliography"/>
    <w:basedOn w:val="Normal"/>
    <w:link w:val="EndNoteBibliographyChar"/>
    <w:rsid w:val="00081D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1D17"/>
    <w:rPr>
      <w:rFonts w:ascii="Calibri" w:hAnsi="Calibri" w:cs="Calibri"/>
      <w:noProof/>
      <w:lang w:val="en-US"/>
    </w:rPr>
  </w:style>
  <w:style w:type="paragraph" w:styleId="ListParagraph">
    <w:name w:val="List Paragraph"/>
    <w:basedOn w:val="Normal"/>
    <w:uiPriority w:val="34"/>
    <w:qFormat/>
    <w:rsid w:val="00E635E8"/>
    <w:pPr>
      <w:ind w:left="720"/>
      <w:contextualSpacing/>
    </w:pPr>
  </w:style>
  <w:style w:type="character" w:customStyle="1" w:styleId="Heading2Char">
    <w:name w:val="Heading 2 Char"/>
    <w:basedOn w:val="DefaultParagraphFont"/>
    <w:link w:val="Heading2"/>
    <w:uiPriority w:val="9"/>
    <w:rsid w:val="005D3E7D"/>
    <w:rPr>
      <w:rFonts w:eastAsiaTheme="majorEastAsia" w:cstheme="minorHAnsi"/>
      <w:b/>
      <w:sz w:val="24"/>
      <w:szCs w:val="26"/>
    </w:rPr>
  </w:style>
  <w:style w:type="table" w:styleId="TableGrid">
    <w:name w:val="Table Grid"/>
    <w:basedOn w:val="TableNormal"/>
    <w:uiPriority w:val="39"/>
    <w:rsid w:val="00520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73A2"/>
    <w:pPr>
      <w:keepNext/>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10BB3"/>
    <w:rPr>
      <w:sz w:val="16"/>
      <w:szCs w:val="16"/>
    </w:rPr>
  </w:style>
  <w:style w:type="paragraph" w:styleId="CommentText">
    <w:name w:val="annotation text"/>
    <w:basedOn w:val="Normal"/>
    <w:link w:val="CommentTextChar"/>
    <w:uiPriority w:val="99"/>
    <w:semiHidden/>
    <w:unhideWhenUsed/>
    <w:rsid w:val="00410BB3"/>
    <w:pPr>
      <w:spacing w:line="240" w:lineRule="auto"/>
    </w:pPr>
    <w:rPr>
      <w:sz w:val="20"/>
      <w:szCs w:val="20"/>
    </w:rPr>
  </w:style>
  <w:style w:type="character" w:customStyle="1" w:styleId="CommentTextChar">
    <w:name w:val="Comment Text Char"/>
    <w:basedOn w:val="DefaultParagraphFont"/>
    <w:link w:val="CommentText"/>
    <w:uiPriority w:val="99"/>
    <w:semiHidden/>
    <w:rsid w:val="00410BB3"/>
    <w:rPr>
      <w:sz w:val="20"/>
      <w:szCs w:val="20"/>
    </w:rPr>
  </w:style>
  <w:style w:type="paragraph" w:styleId="CommentSubject">
    <w:name w:val="annotation subject"/>
    <w:basedOn w:val="CommentText"/>
    <w:next w:val="CommentText"/>
    <w:link w:val="CommentSubjectChar"/>
    <w:uiPriority w:val="99"/>
    <w:semiHidden/>
    <w:unhideWhenUsed/>
    <w:rsid w:val="00410BB3"/>
    <w:rPr>
      <w:b/>
      <w:bCs/>
    </w:rPr>
  </w:style>
  <w:style w:type="character" w:customStyle="1" w:styleId="CommentSubjectChar">
    <w:name w:val="Comment Subject Char"/>
    <w:basedOn w:val="CommentTextChar"/>
    <w:link w:val="CommentSubject"/>
    <w:uiPriority w:val="99"/>
    <w:semiHidden/>
    <w:rsid w:val="00410BB3"/>
    <w:rPr>
      <w:b/>
      <w:bCs/>
      <w:sz w:val="20"/>
      <w:szCs w:val="20"/>
    </w:rPr>
  </w:style>
  <w:style w:type="paragraph" w:styleId="BalloonText">
    <w:name w:val="Balloon Text"/>
    <w:basedOn w:val="Normal"/>
    <w:link w:val="BalloonTextChar"/>
    <w:uiPriority w:val="99"/>
    <w:semiHidden/>
    <w:unhideWhenUsed/>
    <w:rsid w:val="00410B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0BB3"/>
    <w:rPr>
      <w:rFonts w:ascii="Segoe UI" w:hAnsi="Segoe UI" w:cs="Segoe UI"/>
      <w:sz w:val="18"/>
      <w:szCs w:val="18"/>
    </w:rPr>
  </w:style>
  <w:style w:type="paragraph" w:customStyle="1" w:styleId="TableParagraph">
    <w:name w:val="Table Paragraph"/>
    <w:basedOn w:val="Normal"/>
    <w:uiPriority w:val="1"/>
    <w:qFormat/>
    <w:rsid w:val="006B368E"/>
    <w:pPr>
      <w:widowControl w:val="0"/>
      <w:spacing w:after="0" w:line="240" w:lineRule="auto"/>
    </w:pPr>
    <w:rPr>
      <w:lang w:val="en-US"/>
    </w:rPr>
  </w:style>
  <w:style w:type="paragraph" w:styleId="Revision">
    <w:name w:val="Revision"/>
    <w:hidden/>
    <w:uiPriority w:val="99"/>
    <w:semiHidden/>
    <w:rsid w:val="00B3534F"/>
    <w:pPr>
      <w:spacing w:after="0" w:line="240" w:lineRule="auto"/>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semiHidden/>
    <w:unhideWhenUsed/>
    <w:rsid w:val="006B7983"/>
    <w:rPr>
      <w:color w:val="954F72" w:themeColor="followedHyperlink"/>
      <w:u w:val="single"/>
    </w:rPr>
  </w:style>
  <w:style w:type="paragraph" w:customStyle="1" w:styleId="Compact">
    <w:name w:val="Compact"/>
    <w:basedOn w:val="BodyText"/>
    <w:qFormat/>
    <w:rsid w:val="006C6B02"/>
    <w:pPr>
      <w:spacing w:before="36" w:after="36" w:line="240" w:lineRule="auto"/>
    </w:pPr>
    <w:rPr>
      <w:sz w:val="24"/>
      <w:szCs w:val="24"/>
      <w:lang w:val="en-US"/>
    </w:rPr>
  </w:style>
  <w:style w:type="table" w:customStyle="1" w:styleId="Table">
    <w:name w:val="Table"/>
    <w:semiHidden/>
    <w:unhideWhenUsed/>
    <w:qFormat/>
    <w:rsid w:val="006C6B02"/>
    <w:pPr>
      <w:spacing w:after="200" w:line="240" w:lineRule="auto"/>
    </w:pPr>
    <w:rPr>
      <w:sz w:val="24"/>
      <w:szCs w:val="24"/>
      <w:lang w:val="en-US"/>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6C6B02"/>
    <w:pPr>
      <w:spacing w:after="120"/>
    </w:pPr>
  </w:style>
  <w:style w:type="character" w:customStyle="1" w:styleId="BodyTextChar">
    <w:name w:val="Body Text Char"/>
    <w:basedOn w:val="DefaultParagraphFont"/>
    <w:link w:val="BodyText"/>
    <w:uiPriority w:val="99"/>
    <w:semiHidden/>
    <w:rsid w:val="006C6B02"/>
  </w:style>
  <w:style w:type="paragraph" w:styleId="NormalWeb">
    <w:name w:val="Normal (Web)"/>
    <w:basedOn w:val="Normal"/>
    <w:uiPriority w:val="99"/>
    <w:semiHidden/>
    <w:unhideWhenUsed/>
    <w:rsid w:val="00DF2CC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0">
    <w:name w:val="TableGrid"/>
    <w:rsid w:val="00B0762A"/>
    <w:pPr>
      <w:spacing w:after="0" w:line="240" w:lineRule="auto"/>
    </w:pPr>
    <w:rPr>
      <w:rFonts w:eastAsiaTheme="minorEastAsia"/>
      <w:lang w:eastAsia="en-GB"/>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semiHidden/>
    <w:rsid w:val="00D120DE"/>
    <w:rPr>
      <w:rFonts w:asciiTheme="majorHAnsi" w:eastAsiaTheme="majorEastAsia" w:hAnsiTheme="majorHAnsi" w:cstheme="majorBidi"/>
      <w:color w:val="1F4D78" w:themeColor="accent1" w:themeShade="7F"/>
      <w:sz w:val="24"/>
      <w:szCs w:val="24"/>
    </w:rPr>
  </w:style>
  <w:style w:type="table" w:styleId="TableGridLight">
    <w:name w:val="Grid Table Light"/>
    <w:basedOn w:val="TableNormal"/>
    <w:uiPriority w:val="40"/>
    <w:rsid w:val="00A96A0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A96A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Bullet">
    <w:name w:val="List Bullet"/>
    <w:basedOn w:val="Normal"/>
    <w:uiPriority w:val="99"/>
    <w:unhideWhenUsed/>
    <w:rsid w:val="001C5F99"/>
    <w:pPr>
      <w:numPr>
        <w:numId w:val="12"/>
      </w:numPr>
      <w:contextualSpacing/>
    </w:pPr>
  </w:style>
  <w:style w:type="paragraph" w:styleId="FootnoteText">
    <w:name w:val="footnote text"/>
    <w:basedOn w:val="Normal"/>
    <w:link w:val="FootnoteTextChar"/>
    <w:uiPriority w:val="99"/>
    <w:semiHidden/>
    <w:unhideWhenUsed/>
    <w:rsid w:val="00BD0B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0B15"/>
    <w:rPr>
      <w:sz w:val="20"/>
      <w:szCs w:val="20"/>
    </w:rPr>
  </w:style>
  <w:style w:type="character" w:styleId="FootnoteReference">
    <w:name w:val="footnote reference"/>
    <w:basedOn w:val="DefaultParagraphFont"/>
    <w:uiPriority w:val="99"/>
    <w:semiHidden/>
    <w:unhideWhenUsed/>
    <w:rsid w:val="00BD0B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336966">
      <w:bodyDiv w:val="1"/>
      <w:marLeft w:val="0"/>
      <w:marRight w:val="0"/>
      <w:marTop w:val="0"/>
      <w:marBottom w:val="0"/>
      <w:divBdr>
        <w:top w:val="none" w:sz="0" w:space="0" w:color="auto"/>
        <w:left w:val="none" w:sz="0" w:space="0" w:color="auto"/>
        <w:bottom w:val="none" w:sz="0" w:space="0" w:color="auto"/>
        <w:right w:val="none" w:sz="0" w:space="0" w:color="auto"/>
      </w:divBdr>
      <w:divsChild>
        <w:div w:id="1573613615">
          <w:marLeft w:val="0"/>
          <w:marRight w:val="0"/>
          <w:marTop w:val="0"/>
          <w:marBottom w:val="0"/>
          <w:divBdr>
            <w:top w:val="none" w:sz="0" w:space="0" w:color="auto"/>
            <w:left w:val="none" w:sz="0" w:space="0" w:color="auto"/>
            <w:bottom w:val="none" w:sz="0" w:space="0" w:color="auto"/>
            <w:right w:val="none" w:sz="0" w:space="0" w:color="auto"/>
          </w:divBdr>
        </w:div>
      </w:divsChild>
    </w:div>
    <w:div w:id="1168249219">
      <w:bodyDiv w:val="1"/>
      <w:marLeft w:val="0"/>
      <w:marRight w:val="0"/>
      <w:marTop w:val="0"/>
      <w:marBottom w:val="0"/>
      <w:divBdr>
        <w:top w:val="none" w:sz="0" w:space="0" w:color="auto"/>
        <w:left w:val="none" w:sz="0" w:space="0" w:color="auto"/>
        <w:bottom w:val="none" w:sz="0" w:space="0" w:color="auto"/>
        <w:right w:val="none" w:sz="0" w:space="0" w:color="auto"/>
      </w:divBdr>
    </w:div>
    <w:div w:id="1232353300">
      <w:bodyDiv w:val="1"/>
      <w:marLeft w:val="0"/>
      <w:marRight w:val="0"/>
      <w:marTop w:val="0"/>
      <w:marBottom w:val="0"/>
      <w:divBdr>
        <w:top w:val="none" w:sz="0" w:space="0" w:color="auto"/>
        <w:left w:val="none" w:sz="0" w:space="0" w:color="auto"/>
        <w:bottom w:val="none" w:sz="0" w:space="0" w:color="auto"/>
        <w:right w:val="none" w:sz="0" w:space="0" w:color="auto"/>
      </w:divBdr>
      <w:divsChild>
        <w:div w:id="1583224455">
          <w:marLeft w:val="0"/>
          <w:marRight w:val="0"/>
          <w:marTop w:val="0"/>
          <w:marBottom w:val="0"/>
          <w:divBdr>
            <w:top w:val="none" w:sz="0" w:space="0" w:color="auto"/>
            <w:left w:val="none" w:sz="0" w:space="0" w:color="auto"/>
            <w:bottom w:val="none" w:sz="0" w:space="0" w:color="auto"/>
            <w:right w:val="none" w:sz="0" w:space="0" w:color="auto"/>
          </w:divBdr>
        </w:div>
        <w:div w:id="1197892303">
          <w:marLeft w:val="0"/>
          <w:marRight w:val="0"/>
          <w:marTop w:val="0"/>
          <w:marBottom w:val="0"/>
          <w:divBdr>
            <w:top w:val="none" w:sz="0" w:space="0" w:color="auto"/>
            <w:left w:val="none" w:sz="0" w:space="0" w:color="auto"/>
            <w:bottom w:val="none" w:sz="0" w:space="0" w:color="auto"/>
            <w:right w:val="none" w:sz="0" w:space="0" w:color="auto"/>
          </w:divBdr>
        </w:div>
      </w:divsChild>
    </w:div>
    <w:div w:id="1471096784">
      <w:bodyDiv w:val="1"/>
      <w:marLeft w:val="0"/>
      <w:marRight w:val="0"/>
      <w:marTop w:val="0"/>
      <w:marBottom w:val="0"/>
      <w:divBdr>
        <w:top w:val="none" w:sz="0" w:space="0" w:color="auto"/>
        <w:left w:val="none" w:sz="0" w:space="0" w:color="auto"/>
        <w:bottom w:val="none" w:sz="0" w:space="0" w:color="auto"/>
        <w:right w:val="none" w:sz="0" w:space="0" w:color="auto"/>
      </w:divBdr>
    </w:div>
    <w:div w:id="2020546882">
      <w:bodyDiv w:val="1"/>
      <w:marLeft w:val="0"/>
      <w:marRight w:val="0"/>
      <w:marTop w:val="0"/>
      <w:marBottom w:val="0"/>
      <w:divBdr>
        <w:top w:val="none" w:sz="0" w:space="0" w:color="auto"/>
        <w:left w:val="none" w:sz="0" w:space="0" w:color="auto"/>
        <w:bottom w:val="none" w:sz="0" w:space="0" w:color="auto"/>
        <w:right w:val="none" w:sz="0" w:space="0" w:color="auto"/>
      </w:divBdr>
      <w:divsChild>
        <w:div w:id="1023673068">
          <w:marLeft w:val="0"/>
          <w:marRight w:val="0"/>
          <w:marTop w:val="0"/>
          <w:marBottom w:val="0"/>
          <w:divBdr>
            <w:top w:val="none" w:sz="0" w:space="0" w:color="auto"/>
            <w:left w:val="none" w:sz="0" w:space="0" w:color="auto"/>
            <w:bottom w:val="none" w:sz="0" w:space="0" w:color="auto"/>
            <w:right w:val="none" w:sz="0" w:space="0" w:color="auto"/>
          </w:divBdr>
        </w:div>
        <w:div w:id="232012120">
          <w:marLeft w:val="0"/>
          <w:marRight w:val="0"/>
          <w:marTop w:val="0"/>
          <w:marBottom w:val="0"/>
          <w:divBdr>
            <w:top w:val="none" w:sz="0" w:space="0" w:color="auto"/>
            <w:left w:val="none" w:sz="0" w:space="0" w:color="auto"/>
            <w:bottom w:val="none" w:sz="0" w:space="0" w:color="auto"/>
            <w:right w:val="none" w:sz="0" w:space="0" w:color="auto"/>
          </w:divBdr>
        </w:div>
      </w:divsChild>
    </w:div>
    <w:div w:id="2138528244">
      <w:bodyDiv w:val="1"/>
      <w:marLeft w:val="0"/>
      <w:marRight w:val="0"/>
      <w:marTop w:val="0"/>
      <w:marBottom w:val="0"/>
      <w:divBdr>
        <w:top w:val="none" w:sz="0" w:space="0" w:color="auto"/>
        <w:left w:val="none" w:sz="0" w:space="0" w:color="auto"/>
        <w:bottom w:val="none" w:sz="0" w:space="0" w:color="auto"/>
        <w:right w:val="none" w:sz="0" w:space="0" w:color="auto"/>
      </w:divBdr>
      <w:divsChild>
        <w:div w:id="855118151">
          <w:marLeft w:val="0"/>
          <w:marRight w:val="0"/>
          <w:marTop w:val="0"/>
          <w:marBottom w:val="0"/>
          <w:divBdr>
            <w:top w:val="none" w:sz="0" w:space="0" w:color="auto"/>
            <w:left w:val="none" w:sz="0" w:space="0" w:color="auto"/>
            <w:bottom w:val="none" w:sz="0" w:space="0" w:color="auto"/>
            <w:right w:val="none" w:sz="0" w:space="0" w:color="auto"/>
          </w:divBdr>
        </w:div>
        <w:div w:id="1834642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17CC3572B5D054D90DB6100F8D928B1" ma:contentTypeVersion="15" ma:contentTypeDescription="Create a new document." ma:contentTypeScope="" ma:versionID="3e8dd21edb78ea5f1f1ebcc982a52dbc">
  <xsd:schema xmlns:xsd="http://www.w3.org/2001/XMLSchema" xmlns:xs="http://www.w3.org/2001/XMLSchema" xmlns:p="http://schemas.microsoft.com/office/2006/metadata/properties" xmlns:ns1="http://schemas.microsoft.com/sharepoint/v3" xmlns:ns3="63a14f80-5754-4d9c-92b4-10a4e5bed1e0" xmlns:ns4="4a50cc54-e4b2-4ec4-8468-bab2a2b75503" targetNamespace="http://schemas.microsoft.com/office/2006/metadata/properties" ma:root="true" ma:fieldsID="031fe80c504fcdb0ab85b559c721cef9" ns1:_="" ns3:_="" ns4:_="">
    <xsd:import namespace="http://schemas.microsoft.com/sharepoint/v3"/>
    <xsd:import namespace="63a14f80-5754-4d9c-92b4-10a4e5bed1e0"/>
    <xsd:import namespace="4a50cc54-e4b2-4ec4-8468-bab2a2b75503"/>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description="" ma:hidden="true" ma:internalName="_ip_UnifiedCompliancePolicyProperties">
      <xsd:simpleType>
        <xsd:restriction base="dms:Note"/>
      </xsd:simpleType>
    </xsd:element>
    <xsd:element name="_ip_UnifiedCompliancePolicyUIAction" ma:index="9"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a14f80-5754-4d9c-92b4-10a4e5bed1e0"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a50cc54-e4b2-4ec4-8468-bab2a2b7550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62609-1DE2-4906-80A1-C13560B9C8BA}">
  <ds:schemaRefs>
    <ds:schemaRef ds:uri="http://schemas.microsoft.com/sharepoint/v3/contenttype/forms"/>
  </ds:schemaRefs>
</ds:datastoreItem>
</file>

<file path=customXml/itemProps2.xml><?xml version="1.0" encoding="utf-8"?>
<ds:datastoreItem xmlns:ds="http://schemas.openxmlformats.org/officeDocument/2006/customXml" ds:itemID="{9CD6B6FD-80C2-4E9C-A516-484425EC5A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3a14f80-5754-4d9c-92b4-10a4e5bed1e0"/>
    <ds:schemaRef ds:uri="4a50cc54-e4b2-4ec4-8468-bab2a2b755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854C00-AD69-4555-A970-B89A52BC83D3}">
  <ds:schemaRefs>
    <ds:schemaRef ds:uri="http://schemas.microsoft.com/office/2006/metadata/properties"/>
    <ds:schemaRef ds:uri="http://purl.org/dc/terms/"/>
    <ds:schemaRef ds:uri="http://schemas.microsoft.com/sharepoint/v3"/>
    <ds:schemaRef ds:uri="4a50cc54-e4b2-4ec4-8468-bab2a2b75503"/>
    <ds:schemaRef ds:uri="http://schemas.microsoft.com/office/2006/documentManagement/types"/>
    <ds:schemaRef ds:uri="http://schemas.openxmlformats.org/package/2006/metadata/core-properties"/>
    <ds:schemaRef ds:uri="http://schemas.microsoft.com/office/infopath/2007/PartnerControls"/>
    <ds:schemaRef ds:uri="http://purl.org/dc/elements/1.1/"/>
    <ds:schemaRef ds:uri="63a14f80-5754-4d9c-92b4-10a4e5bed1e0"/>
    <ds:schemaRef ds:uri="http://www.w3.org/XML/1998/namespace"/>
    <ds:schemaRef ds:uri="http://purl.org/dc/dcmitype/"/>
  </ds:schemaRefs>
</ds:datastoreItem>
</file>

<file path=customXml/itemProps4.xml><?xml version="1.0" encoding="utf-8"?>
<ds:datastoreItem xmlns:ds="http://schemas.openxmlformats.org/officeDocument/2006/customXml" ds:itemID="{4EE3EEB5-AB7D-4022-8CD1-77A2D8617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10651</Words>
  <Characters>6071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ora C.</dc:creator>
  <cp:keywords/>
  <dc:description/>
  <cp:lastModifiedBy>Chiara Dall'ora</cp:lastModifiedBy>
  <cp:revision>6</cp:revision>
  <dcterms:created xsi:type="dcterms:W3CDTF">2021-02-11T16:38:00Z</dcterms:created>
  <dcterms:modified xsi:type="dcterms:W3CDTF">2021-02-1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ritical-care-medicine</vt:lpwstr>
  </property>
  <property fmtid="{D5CDD505-2E9C-101B-9397-08002B2CF9AE}" pid="7" name="Mendeley Recent Style Name 2_1">
    <vt:lpwstr>Critical Care Medicin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nsive-care-medicine</vt:lpwstr>
  </property>
  <property fmtid="{D5CDD505-2E9C-101B-9397-08002B2CF9AE}" pid="13" name="Mendeley Recent Style Name 5_1">
    <vt:lpwstr>Intensive Care Medicine</vt:lpwstr>
  </property>
  <property fmtid="{D5CDD505-2E9C-101B-9397-08002B2CF9AE}" pid="14" name="Mendeley Recent Style Id 6_1">
    <vt:lpwstr>http://www.zotero.org/styles/national-institute-of-health-research</vt:lpwstr>
  </property>
  <property fmtid="{D5CDD505-2E9C-101B-9397-08002B2CF9AE}" pid="15" name="Mendeley Recent Style Name 6_1">
    <vt:lpwstr>National Institute of Health Research</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ContentTypeId">
    <vt:lpwstr>0x010100A17CC3572B5D054D90DB6100F8D928B1</vt:lpwstr>
  </property>
</Properties>
</file>